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D406F"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106B43" w:rsidP="001C235C">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t xml:space="preserve"> </w:t>
      </w:r>
      <w:r w:rsidR="0054512B" w:rsidRPr="001C235C">
        <w:rPr>
          <w:rFonts w:ascii="Times New Roman" w:hAnsi="Times New Roman" w:cs="Times New Roman"/>
          <w:b/>
          <w:sz w:val="24"/>
          <w:szCs w:val="24"/>
        </w:rPr>
        <w:t xml:space="preserve">Utilitarianism </w:t>
      </w:r>
    </w:p>
    <w:p w:rsidR="00B45E1B" w:rsidRDefault="0043716B" w:rsidP="005B391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B00B34">
        <w:rPr>
          <w:rFonts w:ascii="Times New Roman" w:hAnsi="Times New Roman" w:cs="Times New Roman"/>
          <w:sz w:val="24"/>
          <w:szCs w:val="24"/>
        </w:rPr>
        <w:t>U</w:t>
      </w:r>
      <w:r>
        <w:rPr>
          <w:rFonts w:ascii="Times New Roman" w:hAnsi="Times New Roman" w:cs="Times New Roman"/>
          <w:sz w:val="24"/>
          <w:szCs w:val="24"/>
        </w:rPr>
        <w:t>tilitarianism is</w:t>
      </w:r>
      <w:r w:rsidR="00BD667F">
        <w:rPr>
          <w:rFonts w:ascii="Times New Roman" w:hAnsi="Times New Roman" w:cs="Times New Roman"/>
          <w:sz w:val="24"/>
          <w:szCs w:val="24"/>
        </w:rPr>
        <w:t xml:space="preserve"> recognized as one of the most powerful ethi</w:t>
      </w:r>
      <w:r w:rsidR="00C041F1">
        <w:rPr>
          <w:rFonts w:ascii="Times New Roman" w:hAnsi="Times New Roman" w:cs="Times New Roman"/>
          <w:sz w:val="24"/>
          <w:szCs w:val="24"/>
        </w:rPr>
        <w:t>c</w:t>
      </w:r>
      <w:r w:rsidR="00BD667F">
        <w:rPr>
          <w:rFonts w:ascii="Times New Roman" w:hAnsi="Times New Roman" w:cs="Times New Roman"/>
          <w:sz w:val="24"/>
          <w:szCs w:val="24"/>
        </w:rPr>
        <w:t>a</w:t>
      </w:r>
      <w:r w:rsidR="00C041F1">
        <w:rPr>
          <w:rFonts w:ascii="Times New Roman" w:hAnsi="Times New Roman" w:cs="Times New Roman"/>
          <w:sz w:val="24"/>
          <w:szCs w:val="24"/>
        </w:rPr>
        <w:t>l</w:t>
      </w:r>
      <w:r w:rsidR="00BD667F">
        <w:rPr>
          <w:rFonts w:ascii="Times New Roman" w:hAnsi="Times New Roman" w:cs="Times New Roman"/>
          <w:sz w:val="24"/>
          <w:szCs w:val="24"/>
        </w:rPr>
        <w:t xml:space="preserve"> theory in the paradigm of</w:t>
      </w:r>
      <w:r w:rsidR="00320B5E">
        <w:rPr>
          <w:rFonts w:ascii="Times New Roman" w:hAnsi="Times New Roman" w:cs="Times New Roman"/>
          <w:sz w:val="24"/>
          <w:szCs w:val="24"/>
        </w:rPr>
        <w:t xml:space="preserve"> </w:t>
      </w:r>
      <w:r w:rsidR="009018D2">
        <w:rPr>
          <w:rFonts w:ascii="Times New Roman" w:hAnsi="Times New Roman" w:cs="Times New Roman"/>
          <w:sz w:val="24"/>
          <w:szCs w:val="24"/>
        </w:rPr>
        <w:t>philosophical history.</w:t>
      </w:r>
      <w:r w:rsidR="004E35E4">
        <w:rPr>
          <w:rFonts w:ascii="Times New Roman" w:hAnsi="Times New Roman" w:cs="Times New Roman"/>
          <w:sz w:val="24"/>
          <w:szCs w:val="24"/>
        </w:rPr>
        <w:t xml:space="preserve"> The theory underpins the belief that the morally</w:t>
      </w:r>
      <w:r w:rsidR="006F7B27">
        <w:rPr>
          <w:rFonts w:ascii="Times New Roman" w:hAnsi="Times New Roman" w:cs="Times New Roman"/>
          <w:sz w:val="24"/>
          <w:szCs w:val="24"/>
        </w:rPr>
        <w:t xml:space="preserve"> </w:t>
      </w:r>
      <w:r w:rsidR="00202DC5">
        <w:rPr>
          <w:rFonts w:ascii="Times New Roman" w:hAnsi="Times New Roman" w:cs="Times New Roman"/>
          <w:sz w:val="24"/>
          <w:szCs w:val="24"/>
        </w:rPr>
        <w:t xml:space="preserve">right deed is the action which manifests the </w:t>
      </w:r>
      <w:r w:rsidR="00944D44">
        <w:rPr>
          <w:rFonts w:ascii="Times New Roman" w:hAnsi="Times New Roman" w:cs="Times New Roman"/>
          <w:sz w:val="24"/>
          <w:szCs w:val="24"/>
        </w:rPr>
        <w:t xml:space="preserve">most productive element. </w:t>
      </w:r>
      <w:r w:rsidR="00EE6108">
        <w:rPr>
          <w:rFonts w:ascii="Times New Roman" w:hAnsi="Times New Roman" w:cs="Times New Roman"/>
          <w:sz w:val="24"/>
          <w:szCs w:val="24"/>
        </w:rPr>
        <w:t>The classical advocates of th</w:t>
      </w:r>
      <w:r w:rsidR="0062768B">
        <w:rPr>
          <w:rFonts w:ascii="Times New Roman" w:hAnsi="Times New Roman" w:cs="Times New Roman"/>
          <w:sz w:val="24"/>
          <w:szCs w:val="24"/>
        </w:rPr>
        <w:t>e theory were John Stuar</w:t>
      </w:r>
      <w:r w:rsidR="00E22B5E">
        <w:rPr>
          <w:rFonts w:ascii="Times New Roman" w:hAnsi="Times New Roman" w:cs="Times New Roman"/>
          <w:sz w:val="24"/>
          <w:szCs w:val="24"/>
        </w:rPr>
        <w:t>t Mill and</w:t>
      </w:r>
      <w:r w:rsidR="003E1E4A">
        <w:rPr>
          <w:rFonts w:ascii="Times New Roman" w:hAnsi="Times New Roman" w:cs="Times New Roman"/>
          <w:sz w:val="24"/>
          <w:szCs w:val="24"/>
        </w:rPr>
        <w:t xml:space="preserve"> Jeremy Bentha</w:t>
      </w:r>
      <w:r w:rsidR="00A343D0">
        <w:rPr>
          <w:rFonts w:ascii="Times New Roman" w:hAnsi="Times New Roman" w:cs="Times New Roman"/>
          <w:sz w:val="24"/>
          <w:szCs w:val="24"/>
        </w:rPr>
        <w:t>m</w:t>
      </w:r>
      <w:r w:rsidR="00EC3678">
        <w:rPr>
          <w:rFonts w:ascii="Times New Roman" w:hAnsi="Times New Roman" w:cs="Times New Roman"/>
          <w:sz w:val="24"/>
          <w:szCs w:val="24"/>
        </w:rPr>
        <w:t>. However, the theory witn</w:t>
      </w:r>
      <w:r w:rsidR="00F90876">
        <w:rPr>
          <w:rFonts w:ascii="Times New Roman" w:hAnsi="Times New Roman" w:cs="Times New Roman"/>
          <w:sz w:val="24"/>
          <w:szCs w:val="24"/>
        </w:rPr>
        <w:t>essed several changes over the year</w:t>
      </w:r>
      <w:r w:rsidR="00543FC5">
        <w:rPr>
          <w:rFonts w:ascii="Times New Roman" w:hAnsi="Times New Roman" w:cs="Times New Roman"/>
          <w:sz w:val="24"/>
          <w:szCs w:val="24"/>
        </w:rPr>
        <w:t>s</w:t>
      </w:r>
      <w:r w:rsidR="00C20591">
        <w:rPr>
          <w:rFonts w:ascii="Times New Roman" w:hAnsi="Times New Roman" w:cs="Times New Roman"/>
          <w:sz w:val="24"/>
          <w:szCs w:val="24"/>
        </w:rPr>
        <w:t xml:space="preserve"> to remove the plausible controversies present in the theory.</w:t>
      </w:r>
      <w:r w:rsidR="00795CA1">
        <w:rPr>
          <w:rFonts w:ascii="Times New Roman" w:hAnsi="Times New Roman" w:cs="Times New Roman"/>
          <w:sz w:val="24"/>
          <w:szCs w:val="24"/>
        </w:rPr>
        <w:t xml:space="preserve"> </w:t>
      </w:r>
      <w:r w:rsidR="009802C0">
        <w:rPr>
          <w:rFonts w:ascii="Times New Roman" w:hAnsi="Times New Roman" w:cs="Times New Roman"/>
          <w:sz w:val="24"/>
          <w:szCs w:val="24"/>
        </w:rPr>
        <w:t xml:space="preserve">The cynics have highlighted </w:t>
      </w:r>
      <w:r w:rsidR="00945A54">
        <w:rPr>
          <w:rFonts w:ascii="Times New Roman" w:hAnsi="Times New Roman" w:cs="Times New Roman"/>
          <w:sz w:val="24"/>
          <w:szCs w:val="24"/>
        </w:rPr>
        <w:t>several adverse ramifications of the</w:t>
      </w:r>
      <w:r w:rsidR="0002063F">
        <w:rPr>
          <w:rFonts w:ascii="Times New Roman" w:hAnsi="Times New Roman" w:cs="Times New Roman"/>
          <w:sz w:val="24"/>
          <w:szCs w:val="24"/>
        </w:rPr>
        <w:t xml:space="preserve"> </w:t>
      </w:r>
      <w:r w:rsidR="00E1680E">
        <w:rPr>
          <w:rFonts w:ascii="Times New Roman" w:hAnsi="Times New Roman" w:cs="Times New Roman"/>
          <w:sz w:val="24"/>
          <w:szCs w:val="24"/>
        </w:rPr>
        <w:t>ethical theory.</w:t>
      </w:r>
      <w:r w:rsidR="00811466">
        <w:rPr>
          <w:rFonts w:ascii="Times New Roman" w:hAnsi="Times New Roman" w:cs="Times New Roman"/>
          <w:sz w:val="24"/>
          <w:szCs w:val="24"/>
        </w:rPr>
        <w:t xml:space="preserve"> </w:t>
      </w:r>
      <w:r w:rsidR="00482F64">
        <w:rPr>
          <w:rFonts w:ascii="Times New Roman" w:hAnsi="Times New Roman" w:cs="Times New Roman"/>
          <w:sz w:val="24"/>
          <w:szCs w:val="24"/>
        </w:rPr>
        <w:t xml:space="preserve">The fundamental complexity </w:t>
      </w:r>
      <w:r w:rsidR="00E16CB2">
        <w:rPr>
          <w:rFonts w:ascii="Times New Roman" w:hAnsi="Times New Roman" w:cs="Times New Roman"/>
          <w:sz w:val="24"/>
          <w:szCs w:val="24"/>
        </w:rPr>
        <w:t>is the</w:t>
      </w:r>
      <w:r w:rsidR="001874EA">
        <w:rPr>
          <w:rFonts w:ascii="Times New Roman" w:hAnsi="Times New Roman" w:cs="Times New Roman"/>
          <w:sz w:val="24"/>
          <w:szCs w:val="24"/>
        </w:rPr>
        <w:t xml:space="preserve"> </w:t>
      </w:r>
      <w:r w:rsidR="000753D5">
        <w:rPr>
          <w:rFonts w:ascii="Times New Roman" w:hAnsi="Times New Roman" w:cs="Times New Roman"/>
          <w:sz w:val="24"/>
          <w:szCs w:val="24"/>
        </w:rPr>
        <w:t xml:space="preserve">comparison between value of time and the potential of human beings to postulate the ramifications of the actions. </w:t>
      </w:r>
    </w:p>
    <w:p w:rsidR="00843773" w:rsidRDefault="00843773" w:rsidP="00843773">
      <w:pPr>
        <w:spacing w:after="0" w:line="480" w:lineRule="auto"/>
        <w:ind w:firstLine="720"/>
        <w:rPr>
          <w:rFonts w:ascii="Times New Roman" w:hAnsi="Times New Roman" w:cs="Times New Roman"/>
          <w:sz w:val="24"/>
          <w:szCs w:val="24"/>
        </w:rPr>
      </w:pPr>
      <w:r w:rsidRPr="00843773">
        <w:rPr>
          <w:rFonts w:ascii="Times New Roman" w:hAnsi="Times New Roman" w:cs="Times New Roman"/>
          <w:sz w:val="24"/>
          <w:szCs w:val="24"/>
        </w:rPr>
        <w:t>Both Mill and Bentham were fundamentally cornered with social and legal reform in order to provide a basis to end corrupt social practices and laws. For Bentham, utilitarianism was based on the greatest happiness principle. He held that an individual must always act in a manner, within reason, which would result into the maximum greatest happiness. Conversely, Mill formulated his idea of utilitarianism based on a qualitative distinction between pleasures. Both sought to answer the question about what makes a policy, law, or an act a fundamentally moral one; for utilitarians, it was the lack of utility.</w:t>
      </w:r>
      <w:r w:rsidR="00813B22">
        <w:rPr>
          <w:rFonts w:ascii="Times New Roman" w:hAnsi="Times New Roman" w:cs="Times New Roman"/>
          <w:sz w:val="24"/>
          <w:szCs w:val="24"/>
        </w:rPr>
        <w:t xml:space="preserve"> </w:t>
      </w:r>
      <w:r w:rsidR="00813B22" w:rsidRPr="00813B22">
        <w:rPr>
          <w:rFonts w:ascii="Times New Roman" w:hAnsi="Times New Roman" w:cs="Times New Roman"/>
          <w:sz w:val="24"/>
          <w:szCs w:val="24"/>
        </w:rPr>
        <w:t>The ethical theory proposed by Bentham was grounded on the presumption that human actions have to be evaluated according to the consequences they produce, and the only consequences which matter are those that help achieve happiness, in the sense of achieving maximum pleasure and minimizing or avoiding pain</w:t>
      </w:r>
      <w:r w:rsidR="00813B22">
        <w:rPr>
          <w:rFonts w:ascii="Times New Roman" w:hAnsi="Times New Roman" w:cs="Times New Roman"/>
          <w:sz w:val="24"/>
          <w:szCs w:val="24"/>
        </w:rPr>
        <w:t xml:space="preserve">. </w:t>
      </w:r>
    </w:p>
    <w:p w:rsidR="00CF72BB" w:rsidRDefault="00813B22" w:rsidP="00813B22">
      <w:pPr>
        <w:spacing w:after="0" w:line="480" w:lineRule="auto"/>
        <w:ind w:firstLine="720"/>
        <w:rPr>
          <w:rFonts w:ascii="Times New Roman" w:hAnsi="Times New Roman" w:cs="Times New Roman"/>
          <w:sz w:val="24"/>
          <w:szCs w:val="24"/>
        </w:rPr>
      </w:pPr>
      <w:r w:rsidRPr="00813B22">
        <w:rPr>
          <w:rFonts w:ascii="Times New Roman" w:hAnsi="Times New Roman" w:cs="Times New Roman"/>
          <w:sz w:val="24"/>
          <w:szCs w:val="24"/>
        </w:rPr>
        <w:lastRenderedPageBreak/>
        <w:t>Mill's utilitarianism was thus not hedonistic and significantly departed from Bentham's theory; however, he still accepted good to exist in the psychological state of pleasure. This led him to understand the rationale for having rights to be utility, which was in contrast to the indiscriminate hedonistic view of Bentham, and to many seems more plausible to be institutionally implemented.</w:t>
      </w:r>
      <w:r>
        <w:rPr>
          <w:rFonts w:ascii="Times New Roman" w:hAnsi="Times New Roman" w:cs="Times New Roman"/>
          <w:sz w:val="24"/>
          <w:szCs w:val="24"/>
        </w:rPr>
        <w:t xml:space="preserve"> </w:t>
      </w:r>
      <w:r w:rsidR="003440F9">
        <w:rPr>
          <w:rFonts w:ascii="Times New Roman" w:hAnsi="Times New Roman" w:cs="Times New Roman"/>
          <w:sz w:val="24"/>
          <w:szCs w:val="24"/>
        </w:rPr>
        <w:t>Since the middle 20</w:t>
      </w:r>
      <w:r w:rsidR="003440F9" w:rsidRPr="003440F9">
        <w:rPr>
          <w:rFonts w:ascii="Times New Roman" w:hAnsi="Times New Roman" w:cs="Times New Roman"/>
          <w:sz w:val="24"/>
          <w:szCs w:val="24"/>
          <w:vertAlign w:val="superscript"/>
        </w:rPr>
        <w:t>th</w:t>
      </w:r>
      <w:r w:rsidR="003440F9">
        <w:rPr>
          <w:rFonts w:ascii="Times New Roman" w:hAnsi="Times New Roman" w:cs="Times New Roman"/>
          <w:sz w:val="24"/>
          <w:szCs w:val="24"/>
        </w:rPr>
        <w:t xml:space="preserve"> century, it has been recognized as </w:t>
      </w:r>
      <w:r w:rsidR="00597FED">
        <w:rPr>
          <w:rFonts w:ascii="Times New Roman" w:hAnsi="Times New Roman" w:cs="Times New Roman"/>
          <w:sz w:val="24"/>
          <w:szCs w:val="24"/>
        </w:rPr>
        <w:t>Consequential</w:t>
      </w:r>
      <w:r w:rsidR="008F0B3A">
        <w:rPr>
          <w:rFonts w:ascii="Times New Roman" w:hAnsi="Times New Roman" w:cs="Times New Roman"/>
          <w:sz w:val="24"/>
          <w:szCs w:val="24"/>
        </w:rPr>
        <w:t xml:space="preserve">ist because </w:t>
      </w:r>
      <w:r w:rsidR="00CE6B97">
        <w:rPr>
          <w:rFonts w:ascii="Times New Roman" w:hAnsi="Times New Roman" w:cs="Times New Roman"/>
          <w:sz w:val="24"/>
          <w:szCs w:val="24"/>
        </w:rPr>
        <w:t>only a</w:t>
      </w:r>
      <w:r w:rsidR="00CF6B46">
        <w:rPr>
          <w:rFonts w:ascii="Times New Roman" w:hAnsi="Times New Roman" w:cs="Times New Roman"/>
          <w:sz w:val="24"/>
          <w:szCs w:val="24"/>
        </w:rPr>
        <w:t xml:space="preserve"> few philosophers </w:t>
      </w:r>
      <w:r w:rsidR="008374C8">
        <w:rPr>
          <w:rFonts w:ascii="Times New Roman" w:hAnsi="Times New Roman" w:cs="Times New Roman"/>
          <w:sz w:val="24"/>
          <w:szCs w:val="24"/>
        </w:rPr>
        <w:t>have</w:t>
      </w:r>
      <w:r w:rsidR="002973B7">
        <w:rPr>
          <w:rFonts w:ascii="Times New Roman" w:hAnsi="Times New Roman" w:cs="Times New Roman"/>
          <w:sz w:val="24"/>
          <w:szCs w:val="24"/>
        </w:rPr>
        <w:t xml:space="preserve"> agreed to the principles of the classical utilitarianism </w:t>
      </w:r>
      <w:r w:rsidR="001C66CF">
        <w:rPr>
          <w:rFonts w:ascii="Times New Roman" w:hAnsi="Times New Roman" w:cs="Times New Roman"/>
          <w:sz w:val="24"/>
          <w:szCs w:val="24"/>
        </w:rPr>
        <w:t xml:space="preserve">potentially. </w:t>
      </w:r>
      <w:r w:rsidR="00755BC6">
        <w:rPr>
          <w:rFonts w:ascii="Times New Roman" w:hAnsi="Times New Roman" w:cs="Times New Roman"/>
          <w:sz w:val="24"/>
          <w:szCs w:val="24"/>
        </w:rPr>
        <w:t>The classical approach was s</w:t>
      </w:r>
      <w:r w:rsidR="00F17BBD">
        <w:rPr>
          <w:rFonts w:ascii="Times New Roman" w:hAnsi="Times New Roman" w:cs="Times New Roman"/>
          <w:sz w:val="24"/>
          <w:szCs w:val="24"/>
        </w:rPr>
        <w:t>h</w:t>
      </w:r>
      <w:r w:rsidR="00755BC6">
        <w:rPr>
          <w:rFonts w:ascii="Times New Roman" w:hAnsi="Times New Roman" w:cs="Times New Roman"/>
          <w:sz w:val="24"/>
          <w:szCs w:val="24"/>
        </w:rPr>
        <w:t xml:space="preserve">unned by Moore and he presented an innovative </w:t>
      </w:r>
      <w:r w:rsidR="007D381E">
        <w:rPr>
          <w:rFonts w:ascii="Times New Roman" w:hAnsi="Times New Roman" w:cs="Times New Roman"/>
          <w:sz w:val="24"/>
          <w:szCs w:val="24"/>
        </w:rPr>
        <w:t>account of the theory.</w:t>
      </w:r>
      <w:r w:rsidR="001B365E">
        <w:rPr>
          <w:rFonts w:ascii="Times New Roman" w:hAnsi="Times New Roman" w:cs="Times New Roman"/>
          <w:sz w:val="24"/>
          <w:szCs w:val="24"/>
        </w:rPr>
        <w:t xml:space="preserve"> For instance, he pursued the belief that beauty is always intrinsic</w:t>
      </w:r>
      <w:r w:rsidR="00E7477C">
        <w:rPr>
          <w:rFonts w:ascii="Times New Roman" w:hAnsi="Times New Roman" w:cs="Times New Roman"/>
          <w:sz w:val="24"/>
          <w:szCs w:val="24"/>
        </w:rPr>
        <w:t xml:space="preserve"> </w:t>
      </w:r>
      <w:r w:rsidR="00E7477C">
        <w:rPr>
          <w:rFonts w:ascii="Times New Roman" w:hAnsi="Times New Roman" w:cs="Times New Roman"/>
          <w:sz w:val="24"/>
          <w:szCs w:val="24"/>
        </w:rPr>
        <w:fldChar w:fldCharType="begin"/>
      </w:r>
      <w:r w:rsidR="00E7477C">
        <w:rPr>
          <w:rFonts w:ascii="Times New Roman" w:hAnsi="Times New Roman" w:cs="Times New Roman"/>
          <w:sz w:val="24"/>
          <w:szCs w:val="24"/>
        </w:rPr>
        <w:instrText xml:space="preserve"> ADDIN ZOTERO_ITEM CSL_CITATION {"citationID":"mVwDvKbv","properties":{"formattedCitation":"(Driver)","plainCitation":"(Driver)","noteIndex":0},"citationItems":[{"id":2246,"uris":["http://zotero.org/users/local/H8YOvGFC/items/8ZIC9FZM"],"uri":["http://zotero.org/users/local/H8YOvGFC/items/8ZIC9FZM"],"itemData":{"id":2246,"type":"chapter","title":"The History of Utilitarianism","container-title":"The Stanford Encyclopedia of Philosophy","publisher":"Metaphysics Research Lab, Stanford University","edition":"Winter 2014","source":"Stanford Encyclopedia of Philosophy","abstract":"Utilitarianism is one of the most powerful and persuasive approachesto normative ethics in the history of philosophy. Though notfully articulated until the 19th century, proto-utilitarianpositions can be discerned throughout the history of ethicaltheory., Though there are many varieties of the view discussed,utilitarianism is generally held to be the view that the morally rightaction is the action that produces the most good. There are manyways to spell out this general claim. One thing to note is thatthe theory is a form of consequentialism: the right action isunderstood entirely in terms of consequences produced. Whatdistinguishes utilitarianism from egoism has to do with the scope ofthe relevant consequences. On the utilitarian view one ought tomaximize the overall good — that is, consider the good of othersas well as one's own good., The Classical Utilitarians, Jeremy Bentham and John Stuart Mill,identified the good with pleasure, so, like Epicurus, were hedonistsabout value. They also held that we ought to maximize the good,that is, bring about ‘the greatest amount of good for thegreatest number’., Utilitarianism is also distinguished by impartiality andagent-neutrality. Everyone's happiness counts thesame. When one maximizes the good, it is the goodimpartially considered. My good counts for no more thananyone else's good. Further, the reason I have to promotethe overall good is the same reason anyone else has to so promote thegood. It is not peculiar to me., All of these features of this approach to moral evaluation and/ormoral decision-making have proven to be somewhat controversial andsubsequent controversies have led to changes in the Classical versionof the theory.","URL":"https://plato.stanford.edu/archives/win2014/entries/utilitarianism-history/","author":[{"family":"Driver","given":"Julia"}],"editor":[{"family":"Zalta","given":"Edward N."}],"issued":{"date-parts":[["2014"]]},"accessed":{"date-parts":[["2019",3,30]]}}}],"schema":"https://github.com/citation-style-language/schema/raw/master/csl-citation.json"} </w:instrText>
      </w:r>
      <w:r w:rsidR="00E7477C">
        <w:rPr>
          <w:rFonts w:ascii="Times New Roman" w:hAnsi="Times New Roman" w:cs="Times New Roman"/>
          <w:sz w:val="24"/>
          <w:szCs w:val="24"/>
        </w:rPr>
        <w:fldChar w:fldCharType="separate"/>
      </w:r>
      <w:r w:rsidR="00E7477C" w:rsidRPr="00E7477C">
        <w:rPr>
          <w:rFonts w:ascii="Times New Roman" w:hAnsi="Times New Roman" w:cs="Times New Roman"/>
          <w:sz w:val="24"/>
        </w:rPr>
        <w:t>(Driver)</w:t>
      </w:r>
      <w:r w:rsidR="00E7477C">
        <w:rPr>
          <w:rFonts w:ascii="Times New Roman" w:hAnsi="Times New Roman" w:cs="Times New Roman"/>
          <w:sz w:val="24"/>
          <w:szCs w:val="24"/>
        </w:rPr>
        <w:fldChar w:fldCharType="end"/>
      </w:r>
      <w:r w:rsidR="001B365E">
        <w:rPr>
          <w:rFonts w:ascii="Times New Roman" w:hAnsi="Times New Roman" w:cs="Times New Roman"/>
          <w:sz w:val="24"/>
          <w:szCs w:val="24"/>
        </w:rPr>
        <w:t>.</w:t>
      </w:r>
      <w:r w:rsidR="00285AC9">
        <w:rPr>
          <w:rFonts w:ascii="Times New Roman" w:hAnsi="Times New Roman" w:cs="Times New Roman"/>
          <w:sz w:val="24"/>
          <w:szCs w:val="24"/>
        </w:rPr>
        <w:t xml:space="preserve"> </w:t>
      </w:r>
      <w:r w:rsidR="00DE6F73">
        <w:rPr>
          <w:rFonts w:ascii="Times New Roman" w:hAnsi="Times New Roman" w:cs="Times New Roman"/>
          <w:sz w:val="24"/>
          <w:szCs w:val="24"/>
        </w:rPr>
        <w:t>Good is not generally constituted in the consciousness of a person</w:t>
      </w:r>
      <w:r w:rsidR="00F47C1C">
        <w:rPr>
          <w:rFonts w:ascii="Times New Roman" w:hAnsi="Times New Roman" w:cs="Times New Roman"/>
          <w:sz w:val="24"/>
          <w:szCs w:val="24"/>
        </w:rPr>
        <w:t>.</w:t>
      </w:r>
      <w:r w:rsidR="001B7C99">
        <w:rPr>
          <w:rFonts w:ascii="Times New Roman" w:hAnsi="Times New Roman" w:cs="Times New Roman"/>
          <w:sz w:val="24"/>
          <w:szCs w:val="24"/>
        </w:rPr>
        <w:t xml:space="preserve"> The good will and courteous deed committed by a person is </w:t>
      </w:r>
      <w:r w:rsidR="00504ACA">
        <w:rPr>
          <w:rFonts w:ascii="Times New Roman" w:hAnsi="Times New Roman" w:cs="Times New Roman"/>
          <w:sz w:val="24"/>
          <w:szCs w:val="24"/>
        </w:rPr>
        <w:t xml:space="preserve">not different or superior from </w:t>
      </w:r>
      <w:r w:rsidR="00CE7D52">
        <w:rPr>
          <w:rFonts w:ascii="Times New Roman" w:hAnsi="Times New Roman" w:cs="Times New Roman"/>
          <w:sz w:val="24"/>
          <w:szCs w:val="24"/>
        </w:rPr>
        <w:t>t</w:t>
      </w:r>
      <w:r w:rsidR="00504ACA">
        <w:rPr>
          <w:rFonts w:ascii="Times New Roman" w:hAnsi="Times New Roman" w:cs="Times New Roman"/>
          <w:sz w:val="24"/>
          <w:szCs w:val="24"/>
        </w:rPr>
        <w:t>he good deeds performed by other members in the society.</w:t>
      </w:r>
      <w:r w:rsidR="0072423F">
        <w:rPr>
          <w:rFonts w:ascii="Times New Roman" w:hAnsi="Times New Roman" w:cs="Times New Roman"/>
          <w:sz w:val="24"/>
          <w:szCs w:val="24"/>
        </w:rPr>
        <w:t xml:space="preserve"> </w:t>
      </w:r>
      <w:r w:rsidR="008D7E00">
        <w:rPr>
          <w:rFonts w:ascii="Times New Roman" w:hAnsi="Times New Roman" w:cs="Times New Roman"/>
          <w:sz w:val="24"/>
          <w:szCs w:val="24"/>
        </w:rPr>
        <w:t>It is the moral obligation of the human beings to promote the moral good regardless of the ci</w:t>
      </w:r>
      <w:r w:rsidR="006F3E39">
        <w:rPr>
          <w:rFonts w:ascii="Times New Roman" w:hAnsi="Times New Roman" w:cs="Times New Roman"/>
          <w:sz w:val="24"/>
          <w:szCs w:val="24"/>
        </w:rPr>
        <w:t>rcumstances.</w:t>
      </w:r>
      <w:r w:rsidR="00D15619">
        <w:rPr>
          <w:rFonts w:ascii="Times New Roman" w:hAnsi="Times New Roman" w:cs="Times New Roman"/>
          <w:sz w:val="24"/>
          <w:szCs w:val="24"/>
        </w:rPr>
        <w:t xml:space="preserve"> </w:t>
      </w:r>
      <w:r w:rsidR="0021264B">
        <w:rPr>
          <w:rFonts w:ascii="Times New Roman" w:hAnsi="Times New Roman" w:cs="Times New Roman"/>
          <w:sz w:val="24"/>
          <w:szCs w:val="24"/>
        </w:rPr>
        <w:t>Individual</w:t>
      </w:r>
      <w:r w:rsidR="008C4391">
        <w:rPr>
          <w:rFonts w:ascii="Times New Roman" w:hAnsi="Times New Roman" w:cs="Times New Roman"/>
          <w:sz w:val="24"/>
          <w:szCs w:val="24"/>
        </w:rPr>
        <w:t xml:space="preserve">s should never believe that the </w:t>
      </w:r>
      <w:r w:rsidR="003D6277">
        <w:rPr>
          <w:rFonts w:ascii="Times New Roman" w:hAnsi="Times New Roman" w:cs="Times New Roman"/>
          <w:sz w:val="24"/>
          <w:szCs w:val="24"/>
        </w:rPr>
        <w:t>preservation of good values</w:t>
      </w:r>
      <w:r w:rsidR="004B2E6D">
        <w:rPr>
          <w:rFonts w:ascii="Times New Roman" w:hAnsi="Times New Roman" w:cs="Times New Roman"/>
          <w:sz w:val="24"/>
          <w:szCs w:val="24"/>
        </w:rPr>
        <w:t xml:space="preserve"> is a particular trait</w:t>
      </w:r>
      <w:r w:rsidR="00E172ED">
        <w:rPr>
          <w:rFonts w:ascii="Times New Roman" w:hAnsi="Times New Roman" w:cs="Times New Roman"/>
          <w:sz w:val="24"/>
          <w:szCs w:val="24"/>
        </w:rPr>
        <w:t xml:space="preserve"> which </w:t>
      </w:r>
      <w:r w:rsidR="000971C3">
        <w:rPr>
          <w:rFonts w:ascii="Times New Roman" w:hAnsi="Times New Roman" w:cs="Times New Roman"/>
          <w:sz w:val="24"/>
          <w:szCs w:val="24"/>
        </w:rPr>
        <w:t>is solely perpetuated by them.</w:t>
      </w:r>
    </w:p>
    <w:p w:rsidR="00CF3AF0" w:rsidRDefault="00CF72BB" w:rsidP="005B391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rst, </w:t>
      </w:r>
      <w:r w:rsidR="003E7AB5">
        <w:rPr>
          <w:rFonts w:ascii="Times New Roman" w:hAnsi="Times New Roman" w:cs="Times New Roman"/>
          <w:sz w:val="24"/>
          <w:szCs w:val="24"/>
        </w:rPr>
        <w:t>several moral complexities</w:t>
      </w:r>
      <w:r w:rsidR="00FB7C91">
        <w:rPr>
          <w:rFonts w:ascii="Times New Roman" w:hAnsi="Times New Roman" w:cs="Times New Roman"/>
          <w:sz w:val="24"/>
          <w:szCs w:val="24"/>
        </w:rPr>
        <w:t xml:space="preserve"> are encountered related</w:t>
      </w:r>
      <w:r w:rsidR="00A53326">
        <w:rPr>
          <w:rFonts w:ascii="Times New Roman" w:hAnsi="Times New Roman" w:cs="Times New Roman"/>
          <w:sz w:val="24"/>
          <w:szCs w:val="24"/>
        </w:rPr>
        <w:t xml:space="preserve"> </w:t>
      </w:r>
      <w:r w:rsidR="00B42C37">
        <w:rPr>
          <w:rFonts w:ascii="Times New Roman" w:hAnsi="Times New Roman" w:cs="Times New Roman"/>
          <w:sz w:val="24"/>
          <w:szCs w:val="24"/>
        </w:rPr>
        <w:t>to the popular ethical theory of utilitarianism.</w:t>
      </w:r>
      <w:r w:rsidR="00FA1091">
        <w:t xml:space="preserve"> </w:t>
      </w:r>
      <w:r w:rsidR="00FA1091">
        <w:rPr>
          <w:rFonts w:ascii="Times New Roman" w:hAnsi="Times New Roman" w:cs="Times New Roman"/>
          <w:sz w:val="24"/>
          <w:szCs w:val="24"/>
        </w:rPr>
        <w:t xml:space="preserve">It </w:t>
      </w:r>
      <w:r w:rsidR="00DF3A43">
        <w:rPr>
          <w:rFonts w:ascii="Times New Roman" w:hAnsi="Times New Roman" w:cs="Times New Roman"/>
          <w:sz w:val="24"/>
          <w:szCs w:val="24"/>
        </w:rPr>
        <w:t>postulates that humans possess the tendency to measure the ramifications of their co</w:t>
      </w:r>
      <w:r w:rsidR="001534C8">
        <w:rPr>
          <w:rFonts w:ascii="Times New Roman" w:hAnsi="Times New Roman" w:cs="Times New Roman"/>
          <w:sz w:val="24"/>
          <w:szCs w:val="24"/>
        </w:rPr>
        <w:t>nsequences.</w:t>
      </w:r>
      <w:r w:rsidR="000350A6">
        <w:rPr>
          <w:rFonts w:ascii="Times New Roman" w:hAnsi="Times New Roman" w:cs="Times New Roman"/>
          <w:sz w:val="24"/>
          <w:szCs w:val="24"/>
        </w:rPr>
        <w:t xml:space="preserve"> The error of judgment is significant and the humans are not equipped with the tendency to</w:t>
      </w:r>
      <w:r w:rsidR="00816A1A">
        <w:rPr>
          <w:rFonts w:ascii="Times New Roman" w:hAnsi="Times New Roman" w:cs="Times New Roman"/>
          <w:sz w:val="24"/>
          <w:szCs w:val="24"/>
        </w:rPr>
        <w:t xml:space="preserve"> </w:t>
      </w:r>
      <w:r w:rsidR="00B56ED7">
        <w:rPr>
          <w:rFonts w:ascii="Times New Roman" w:hAnsi="Times New Roman" w:cs="Times New Roman"/>
          <w:sz w:val="24"/>
          <w:szCs w:val="24"/>
        </w:rPr>
        <w:t>determine the fate of their consequences.</w:t>
      </w:r>
      <w:r w:rsidR="009D4EBF">
        <w:rPr>
          <w:rFonts w:ascii="Times New Roman" w:hAnsi="Times New Roman" w:cs="Times New Roman"/>
          <w:sz w:val="24"/>
          <w:szCs w:val="24"/>
        </w:rPr>
        <w:t xml:space="preserve"> The problem with</w:t>
      </w:r>
      <w:r w:rsidR="00AF29B7">
        <w:rPr>
          <w:rFonts w:ascii="Times New Roman" w:hAnsi="Times New Roman" w:cs="Times New Roman"/>
          <w:sz w:val="24"/>
          <w:szCs w:val="24"/>
        </w:rPr>
        <w:t xml:space="preserve"> utilitarianism is opposite </w:t>
      </w:r>
      <w:r w:rsidR="003617D1">
        <w:rPr>
          <w:rFonts w:ascii="Times New Roman" w:hAnsi="Times New Roman" w:cs="Times New Roman"/>
          <w:sz w:val="24"/>
          <w:szCs w:val="24"/>
        </w:rPr>
        <w:t>to those of deontology.</w:t>
      </w:r>
      <w:r w:rsidR="0055032D">
        <w:rPr>
          <w:rFonts w:ascii="Times New Roman" w:hAnsi="Times New Roman" w:cs="Times New Roman"/>
          <w:sz w:val="24"/>
          <w:szCs w:val="24"/>
        </w:rPr>
        <w:t xml:space="preserve"> </w:t>
      </w:r>
      <w:r w:rsidR="00B728D0">
        <w:rPr>
          <w:rFonts w:ascii="Times New Roman" w:hAnsi="Times New Roman" w:cs="Times New Roman"/>
          <w:sz w:val="24"/>
          <w:szCs w:val="24"/>
        </w:rPr>
        <w:t>The challenge to comprehend the moral</w:t>
      </w:r>
      <w:r w:rsidR="00663A9C">
        <w:rPr>
          <w:rFonts w:ascii="Times New Roman" w:hAnsi="Times New Roman" w:cs="Times New Roman"/>
          <w:sz w:val="24"/>
          <w:szCs w:val="24"/>
        </w:rPr>
        <w:t xml:space="preserve"> calculus is very rare to be </w:t>
      </w:r>
      <w:r w:rsidR="000D6B9C">
        <w:rPr>
          <w:rFonts w:ascii="Times New Roman" w:hAnsi="Times New Roman" w:cs="Times New Roman"/>
          <w:sz w:val="24"/>
          <w:szCs w:val="24"/>
        </w:rPr>
        <w:t>overcome</w:t>
      </w:r>
      <w:r w:rsidR="00663A9C">
        <w:rPr>
          <w:rFonts w:ascii="Times New Roman" w:hAnsi="Times New Roman" w:cs="Times New Roman"/>
          <w:sz w:val="24"/>
          <w:szCs w:val="24"/>
        </w:rPr>
        <w:t>.</w:t>
      </w:r>
      <w:r w:rsidR="000D6B9C">
        <w:rPr>
          <w:rFonts w:ascii="Times New Roman" w:hAnsi="Times New Roman" w:cs="Times New Roman"/>
          <w:sz w:val="24"/>
          <w:szCs w:val="24"/>
        </w:rPr>
        <w:t xml:space="preserve"> </w:t>
      </w:r>
      <w:r w:rsidR="00B14EF5">
        <w:rPr>
          <w:rFonts w:ascii="Times New Roman" w:hAnsi="Times New Roman" w:cs="Times New Roman"/>
          <w:sz w:val="24"/>
          <w:szCs w:val="24"/>
        </w:rPr>
        <w:t>The</w:t>
      </w:r>
      <w:r w:rsidR="00AB6DED">
        <w:rPr>
          <w:rFonts w:ascii="Times New Roman" w:hAnsi="Times New Roman" w:cs="Times New Roman"/>
          <w:sz w:val="24"/>
          <w:szCs w:val="24"/>
        </w:rPr>
        <w:t xml:space="preserve"> </w:t>
      </w:r>
      <w:r w:rsidR="00A0721E">
        <w:rPr>
          <w:rFonts w:ascii="Times New Roman" w:hAnsi="Times New Roman" w:cs="Times New Roman"/>
          <w:sz w:val="24"/>
          <w:szCs w:val="24"/>
        </w:rPr>
        <w:t xml:space="preserve">moral system </w:t>
      </w:r>
      <w:r w:rsidR="005739E8">
        <w:rPr>
          <w:rFonts w:ascii="Times New Roman" w:hAnsi="Times New Roman" w:cs="Times New Roman"/>
          <w:sz w:val="24"/>
          <w:szCs w:val="24"/>
        </w:rPr>
        <w:t>can never answer each question</w:t>
      </w:r>
      <w:r w:rsidR="00EA3A63">
        <w:rPr>
          <w:rFonts w:ascii="Times New Roman" w:hAnsi="Times New Roman" w:cs="Times New Roman"/>
          <w:sz w:val="24"/>
          <w:szCs w:val="24"/>
        </w:rPr>
        <w:t xml:space="preserve"> in detail.</w:t>
      </w:r>
      <w:r w:rsidR="00B437A1">
        <w:rPr>
          <w:rFonts w:ascii="Times New Roman" w:hAnsi="Times New Roman" w:cs="Times New Roman"/>
          <w:sz w:val="24"/>
          <w:szCs w:val="24"/>
        </w:rPr>
        <w:t xml:space="preserve"> The maximization of </w:t>
      </w:r>
      <w:r w:rsidR="00B321C5">
        <w:rPr>
          <w:rFonts w:ascii="Times New Roman" w:hAnsi="Times New Roman" w:cs="Times New Roman"/>
          <w:sz w:val="24"/>
          <w:szCs w:val="24"/>
        </w:rPr>
        <w:t>happiness</w:t>
      </w:r>
      <w:r w:rsidR="008A10FE">
        <w:rPr>
          <w:rFonts w:ascii="Times New Roman" w:hAnsi="Times New Roman" w:cs="Times New Roman"/>
          <w:sz w:val="24"/>
          <w:szCs w:val="24"/>
        </w:rPr>
        <w:t xml:space="preserve"> </w:t>
      </w:r>
      <w:r w:rsidR="00A53790">
        <w:rPr>
          <w:rFonts w:ascii="Times New Roman" w:hAnsi="Times New Roman" w:cs="Times New Roman"/>
          <w:sz w:val="24"/>
          <w:szCs w:val="24"/>
        </w:rPr>
        <w:t>cannot be accomplished with</w:t>
      </w:r>
      <w:r w:rsidR="006A0A96">
        <w:rPr>
          <w:rFonts w:ascii="Times New Roman" w:hAnsi="Times New Roman" w:cs="Times New Roman"/>
          <w:sz w:val="24"/>
          <w:szCs w:val="24"/>
        </w:rPr>
        <w:t>out plausible</w:t>
      </w:r>
      <w:r w:rsidR="00B80C89">
        <w:rPr>
          <w:rFonts w:ascii="Times New Roman" w:hAnsi="Times New Roman" w:cs="Times New Roman"/>
          <w:sz w:val="24"/>
          <w:szCs w:val="24"/>
        </w:rPr>
        <w:t xml:space="preserve"> adversities.</w:t>
      </w:r>
      <w:r w:rsidR="00940F1C">
        <w:rPr>
          <w:rFonts w:ascii="Times New Roman" w:hAnsi="Times New Roman" w:cs="Times New Roman"/>
          <w:sz w:val="24"/>
          <w:szCs w:val="24"/>
        </w:rPr>
        <w:t xml:space="preserve"> For instance,</w:t>
      </w:r>
      <w:r w:rsidR="00F35545">
        <w:rPr>
          <w:rFonts w:ascii="Times New Roman" w:hAnsi="Times New Roman" w:cs="Times New Roman"/>
          <w:sz w:val="24"/>
          <w:szCs w:val="24"/>
        </w:rPr>
        <w:t xml:space="preserve"> </w:t>
      </w:r>
      <w:r w:rsidR="00141569">
        <w:rPr>
          <w:rFonts w:ascii="Times New Roman" w:hAnsi="Times New Roman" w:cs="Times New Roman"/>
          <w:sz w:val="24"/>
          <w:szCs w:val="24"/>
        </w:rPr>
        <w:t>the principles of utilitarianism</w:t>
      </w:r>
      <w:r w:rsidR="0052150D">
        <w:rPr>
          <w:rFonts w:ascii="Times New Roman" w:hAnsi="Times New Roman" w:cs="Times New Roman"/>
          <w:sz w:val="24"/>
          <w:szCs w:val="24"/>
        </w:rPr>
        <w:t xml:space="preserve"> </w:t>
      </w:r>
      <w:r w:rsidR="00132F99">
        <w:rPr>
          <w:rFonts w:ascii="Times New Roman" w:hAnsi="Times New Roman" w:cs="Times New Roman"/>
          <w:sz w:val="24"/>
          <w:szCs w:val="24"/>
        </w:rPr>
        <w:t>will suggest</w:t>
      </w:r>
      <w:r w:rsidR="00DF1232">
        <w:rPr>
          <w:rFonts w:ascii="Times New Roman" w:hAnsi="Times New Roman" w:cs="Times New Roman"/>
          <w:sz w:val="24"/>
          <w:szCs w:val="24"/>
        </w:rPr>
        <w:t xml:space="preserve"> </w:t>
      </w:r>
      <w:r w:rsidR="002543CC">
        <w:rPr>
          <w:rFonts w:ascii="Times New Roman" w:hAnsi="Times New Roman" w:cs="Times New Roman"/>
          <w:sz w:val="24"/>
          <w:szCs w:val="24"/>
        </w:rPr>
        <w:t>that when humans</w:t>
      </w:r>
      <w:r w:rsidR="00185BE6">
        <w:rPr>
          <w:rFonts w:ascii="Times New Roman" w:hAnsi="Times New Roman" w:cs="Times New Roman"/>
          <w:sz w:val="24"/>
          <w:szCs w:val="24"/>
        </w:rPr>
        <w:t xml:space="preserve"> find a</w:t>
      </w:r>
      <w:r w:rsidR="00C20697">
        <w:rPr>
          <w:rFonts w:ascii="Times New Roman" w:hAnsi="Times New Roman" w:cs="Times New Roman"/>
          <w:sz w:val="24"/>
          <w:szCs w:val="24"/>
        </w:rPr>
        <w:t xml:space="preserve"> way</w:t>
      </w:r>
      <w:r w:rsidR="007B490C">
        <w:rPr>
          <w:rFonts w:ascii="Times New Roman" w:hAnsi="Times New Roman" w:cs="Times New Roman"/>
          <w:sz w:val="24"/>
          <w:szCs w:val="24"/>
        </w:rPr>
        <w:t xml:space="preserve"> to</w:t>
      </w:r>
      <w:r w:rsidR="007252C2">
        <w:rPr>
          <w:rFonts w:ascii="Times New Roman" w:hAnsi="Times New Roman" w:cs="Times New Roman"/>
          <w:sz w:val="24"/>
          <w:szCs w:val="24"/>
        </w:rPr>
        <w:t xml:space="preserve"> </w:t>
      </w:r>
      <w:r w:rsidR="00595743">
        <w:rPr>
          <w:rFonts w:ascii="Times New Roman" w:hAnsi="Times New Roman" w:cs="Times New Roman"/>
          <w:sz w:val="24"/>
          <w:szCs w:val="24"/>
        </w:rPr>
        <w:t>make pleasant robots</w:t>
      </w:r>
      <w:r w:rsidR="00D86E11">
        <w:rPr>
          <w:rFonts w:ascii="Times New Roman" w:hAnsi="Times New Roman" w:cs="Times New Roman"/>
          <w:sz w:val="24"/>
          <w:szCs w:val="24"/>
        </w:rPr>
        <w:t>, then the moral duty will assert that they must be constructed in great numbers.</w:t>
      </w:r>
      <w:r w:rsidR="00E7633A">
        <w:rPr>
          <w:rFonts w:ascii="Times New Roman" w:hAnsi="Times New Roman" w:cs="Times New Roman"/>
          <w:sz w:val="24"/>
          <w:szCs w:val="24"/>
        </w:rPr>
        <w:t xml:space="preserve"> Since the major aspect is maximizing the happiness,</w:t>
      </w:r>
      <w:r w:rsidR="00786E3E">
        <w:rPr>
          <w:rFonts w:ascii="Times New Roman" w:hAnsi="Times New Roman" w:cs="Times New Roman"/>
          <w:sz w:val="24"/>
          <w:szCs w:val="24"/>
        </w:rPr>
        <w:t xml:space="preserve"> </w:t>
      </w:r>
      <w:r w:rsidR="00011204">
        <w:rPr>
          <w:rFonts w:ascii="Times New Roman" w:hAnsi="Times New Roman" w:cs="Times New Roman"/>
          <w:sz w:val="24"/>
          <w:szCs w:val="24"/>
        </w:rPr>
        <w:t xml:space="preserve">the whole universe will have to be filled with the robots. </w:t>
      </w:r>
    </w:p>
    <w:p w:rsidR="00F20839" w:rsidRDefault="00CF3AF0" w:rsidP="005B391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addition</w:t>
      </w:r>
      <w:r w:rsidR="00B24BB1">
        <w:rPr>
          <w:rFonts w:ascii="Times New Roman" w:hAnsi="Times New Roman" w:cs="Times New Roman"/>
          <w:sz w:val="24"/>
          <w:szCs w:val="24"/>
        </w:rPr>
        <w:t>,</w:t>
      </w:r>
      <w:r w:rsidR="000837FD">
        <w:rPr>
          <w:rFonts w:ascii="Times New Roman" w:hAnsi="Times New Roman" w:cs="Times New Roman"/>
          <w:sz w:val="24"/>
          <w:szCs w:val="24"/>
        </w:rPr>
        <w:t xml:space="preserve"> </w:t>
      </w:r>
      <w:r w:rsidR="005C73A4">
        <w:rPr>
          <w:rFonts w:ascii="Times New Roman" w:hAnsi="Times New Roman" w:cs="Times New Roman"/>
          <w:sz w:val="24"/>
          <w:szCs w:val="24"/>
        </w:rPr>
        <w:t xml:space="preserve">utilitarianism specifies that pleasure is the perception of </w:t>
      </w:r>
      <w:r w:rsidR="000472A1">
        <w:rPr>
          <w:rFonts w:ascii="Times New Roman" w:hAnsi="Times New Roman" w:cs="Times New Roman"/>
          <w:sz w:val="24"/>
          <w:szCs w:val="24"/>
        </w:rPr>
        <w:t>humans</w:t>
      </w:r>
      <w:r w:rsidR="00A54CF7">
        <w:rPr>
          <w:rFonts w:ascii="Times New Roman" w:hAnsi="Times New Roman" w:cs="Times New Roman"/>
          <w:sz w:val="24"/>
          <w:szCs w:val="24"/>
        </w:rPr>
        <w:t xml:space="preserve">. </w:t>
      </w:r>
      <w:r w:rsidR="00D20391">
        <w:rPr>
          <w:rFonts w:ascii="Times New Roman" w:hAnsi="Times New Roman" w:cs="Times New Roman"/>
          <w:sz w:val="24"/>
          <w:szCs w:val="24"/>
        </w:rPr>
        <w:t>It is apparent that the best life live</w:t>
      </w:r>
      <w:r w:rsidR="00DE1C01">
        <w:rPr>
          <w:rFonts w:ascii="Times New Roman" w:hAnsi="Times New Roman" w:cs="Times New Roman"/>
          <w:sz w:val="24"/>
          <w:szCs w:val="24"/>
        </w:rPr>
        <w:t>d b</w:t>
      </w:r>
      <w:r w:rsidR="00665E02">
        <w:rPr>
          <w:rFonts w:ascii="Times New Roman" w:hAnsi="Times New Roman" w:cs="Times New Roman"/>
          <w:sz w:val="24"/>
          <w:szCs w:val="24"/>
        </w:rPr>
        <w:t xml:space="preserve">y people </w:t>
      </w:r>
      <w:r w:rsidR="00516156">
        <w:rPr>
          <w:rFonts w:ascii="Times New Roman" w:hAnsi="Times New Roman" w:cs="Times New Roman"/>
          <w:sz w:val="24"/>
          <w:szCs w:val="24"/>
        </w:rPr>
        <w:t xml:space="preserve">is not </w:t>
      </w:r>
      <w:r w:rsidR="00F35864">
        <w:rPr>
          <w:rFonts w:ascii="Times New Roman" w:hAnsi="Times New Roman" w:cs="Times New Roman"/>
          <w:sz w:val="24"/>
          <w:szCs w:val="24"/>
        </w:rPr>
        <w:t>essentially the pleasurable one</w:t>
      </w:r>
      <w:r w:rsidR="007B666A">
        <w:rPr>
          <w:rFonts w:ascii="Times New Roman" w:hAnsi="Times New Roman" w:cs="Times New Roman"/>
          <w:sz w:val="24"/>
          <w:szCs w:val="24"/>
        </w:rPr>
        <w:t xml:space="preserve">. </w:t>
      </w:r>
      <w:r w:rsidR="00C724CD">
        <w:rPr>
          <w:rFonts w:ascii="Times New Roman" w:hAnsi="Times New Roman" w:cs="Times New Roman"/>
          <w:sz w:val="24"/>
          <w:szCs w:val="24"/>
        </w:rPr>
        <w:t>They are faced with detrimental adversities to adhere to the moral principles and accomplish their ambitions</w:t>
      </w:r>
      <w:r w:rsidR="00E60E00">
        <w:rPr>
          <w:rFonts w:ascii="Times New Roman" w:hAnsi="Times New Roman" w:cs="Times New Roman"/>
          <w:sz w:val="24"/>
          <w:szCs w:val="24"/>
        </w:rPr>
        <w:t>.</w:t>
      </w:r>
      <w:r w:rsidR="00872924">
        <w:rPr>
          <w:rFonts w:ascii="Times New Roman" w:hAnsi="Times New Roman" w:cs="Times New Roman"/>
          <w:sz w:val="24"/>
          <w:szCs w:val="24"/>
        </w:rPr>
        <w:t xml:space="preserve"> The consequences of actions cannot be predicted based on the circumstances and will.</w:t>
      </w:r>
      <w:r w:rsidR="00A86F7C">
        <w:t xml:space="preserve"> </w:t>
      </w:r>
      <w:r w:rsidR="009740BF">
        <w:rPr>
          <w:rFonts w:ascii="Times New Roman" w:hAnsi="Times New Roman" w:cs="Times New Roman"/>
          <w:sz w:val="24"/>
          <w:szCs w:val="24"/>
        </w:rPr>
        <w:t>Thus, t</w:t>
      </w:r>
      <w:r w:rsidR="000C45E3">
        <w:rPr>
          <w:rFonts w:ascii="Times New Roman" w:hAnsi="Times New Roman" w:cs="Times New Roman"/>
          <w:sz w:val="24"/>
          <w:szCs w:val="24"/>
        </w:rPr>
        <w:t>he predictability of a good or bad deed</w:t>
      </w:r>
      <w:r w:rsidR="006A5D40">
        <w:rPr>
          <w:rFonts w:ascii="Times New Roman" w:hAnsi="Times New Roman" w:cs="Times New Roman"/>
          <w:sz w:val="24"/>
          <w:szCs w:val="24"/>
        </w:rPr>
        <w:t xml:space="preserve"> </w:t>
      </w:r>
      <w:r w:rsidR="00E602AC">
        <w:rPr>
          <w:rFonts w:ascii="Times New Roman" w:hAnsi="Times New Roman" w:cs="Times New Roman"/>
          <w:sz w:val="24"/>
          <w:szCs w:val="24"/>
        </w:rPr>
        <w:t xml:space="preserve">is not in control of human beings. </w:t>
      </w:r>
      <w:r w:rsidR="00047B08">
        <w:rPr>
          <w:rFonts w:ascii="Times New Roman" w:hAnsi="Times New Roman" w:cs="Times New Roman"/>
          <w:sz w:val="24"/>
          <w:szCs w:val="24"/>
        </w:rPr>
        <w:t xml:space="preserve">If utilitarianism is deemed the rationale approach, humans may never advance to discern the </w:t>
      </w:r>
      <w:r w:rsidR="00FA0AED">
        <w:rPr>
          <w:rFonts w:ascii="Times New Roman" w:hAnsi="Times New Roman" w:cs="Times New Roman"/>
          <w:sz w:val="24"/>
          <w:szCs w:val="24"/>
        </w:rPr>
        <w:t xml:space="preserve">extent of the moral behavior. </w:t>
      </w:r>
      <w:r w:rsidR="00363BED">
        <w:rPr>
          <w:rFonts w:ascii="Times New Roman" w:hAnsi="Times New Roman" w:cs="Times New Roman"/>
          <w:sz w:val="24"/>
          <w:szCs w:val="24"/>
        </w:rPr>
        <w:t>However, the major pillar of</w:t>
      </w:r>
      <w:r w:rsidR="00850A4A">
        <w:rPr>
          <w:rFonts w:ascii="Times New Roman" w:hAnsi="Times New Roman" w:cs="Times New Roman"/>
          <w:sz w:val="24"/>
          <w:szCs w:val="24"/>
        </w:rPr>
        <w:t xml:space="preserve"> </w:t>
      </w:r>
      <w:r w:rsidR="00E41F7B">
        <w:rPr>
          <w:rFonts w:ascii="Times New Roman" w:hAnsi="Times New Roman" w:cs="Times New Roman"/>
          <w:sz w:val="24"/>
          <w:szCs w:val="24"/>
        </w:rPr>
        <w:t>ethical values is shunning the immoral a</w:t>
      </w:r>
      <w:r w:rsidR="00A942B5">
        <w:rPr>
          <w:rFonts w:ascii="Times New Roman" w:hAnsi="Times New Roman" w:cs="Times New Roman"/>
          <w:sz w:val="24"/>
          <w:szCs w:val="24"/>
        </w:rPr>
        <w:t>ct and</w:t>
      </w:r>
      <w:r w:rsidR="002E0DFD">
        <w:rPr>
          <w:rFonts w:ascii="Times New Roman" w:hAnsi="Times New Roman" w:cs="Times New Roman"/>
          <w:sz w:val="24"/>
          <w:szCs w:val="24"/>
        </w:rPr>
        <w:t xml:space="preserve"> commending the </w:t>
      </w:r>
      <w:r w:rsidR="00B6734E">
        <w:rPr>
          <w:rFonts w:ascii="Times New Roman" w:hAnsi="Times New Roman" w:cs="Times New Roman"/>
          <w:sz w:val="24"/>
          <w:szCs w:val="24"/>
        </w:rPr>
        <w:t>courteou</w:t>
      </w:r>
      <w:r w:rsidR="00FB3585">
        <w:rPr>
          <w:rFonts w:ascii="Times New Roman" w:hAnsi="Times New Roman" w:cs="Times New Roman"/>
          <w:sz w:val="24"/>
          <w:szCs w:val="24"/>
        </w:rPr>
        <w:t xml:space="preserve">s moral values. </w:t>
      </w:r>
      <w:r w:rsidR="00D978EF">
        <w:rPr>
          <w:rFonts w:ascii="Times New Roman" w:hAnsi="Times New Roman" w:cs="Times New Roman"/>
          <w:sz w:val="24"/>
          <w:szCs w:val="24"/>
        </w:rPr>
        <w:t xml:space="preserve">Utilitarianism will struggle to manifest the </w:t>
      </w:r>
      <w:r w:rsidR="008C2BA5">
        <w:rPr>
          <w:rFonts w:ascii="Times New Roman" w:hAnsi="Times New Roman" w:cs="Times New Roman"/>
          <w:sz w:val="24"/>
          <w:szCs w:val="24"/>
        </w:rPr>
        <w:t>ethical worth of</w:t>
      </w:r>
      <w:r w:rsidR="002F507F">
        <w:rPr>
          <w:rFonts w:ascii="Times New Roman" w:hAnsi="Times New Roman" w:cs="Times New Roman"/>
          <w:sz w:val="24"/>
          <w:szCs w:val="24"/>
        </w:rPr>
        <w:t xml:space="preserve"> deeds which cannot </w:t>
      </w:r>
      <w:r w:rsidR="00501FF3">
        <w:rPr>
          <w:rFonts w:ascii="Times New Roman" w:hAnsi="Times New Roman" w:cs="Times New Roman"/>
          <w:sz w:val="24"/>
          <w:szCs w:val="24"/>
        </w:rPr>
        <w:t>be</w:t>
      </w:r>
      <w:r w:rsidR="00E225B6">
        <w:rPr>
          <w:rFonts w:ascii="Times New Roman" w:hAnsi="Times New Roman" w:cs="Times New Roman"/>
          <w:sz w:val="24"/>
          <w:szCs w:val="24"/>
        </w:rPr>
        <w:t xml:space="preserve"> </w:t>
      </w:r>
      <w:r w:rsidR="00045F3F">
        <w:rPr>
          <w:rFonts w:ascii="Times New Roman" w:hAnsi="Times New Roman" w:cs="Times New Roman"/>
          <w:sz w:val="24"/>
          <w:szCs w:val="24"/>
        </w:rPr>
        <w:t>controlled</w:t>
      </w:r>
      <w:r w:rsidR="00F90AA9">
        <w:rPr>
          <w:rFonts w:ascii="Times New Roman" w:hAnsi="Times New Roman" w:cs="Times New Roman"/>
          <w:sz w:val="24"/>
          <w:szCs w:val="24"/>
        </w:rPr>
        <w:t xml:space="preserve"> by the humans</w:t>
      </w:r>
      <w:r w:rsidR="000C362D">
        <w:rPr>
          <w:rFonts w:ascii="Times New Roman" w:hAnsi="Times New Roman" w:cs="Times New Roman"/>
          <w:sz w:val="24"/>
          <w:szCs w:val="24"/>
        </w:rPr>
        <w:t>.</w:t>
      </w:r>
      <w:r w:rsidR="002E2457">
        <w:rPr>
          <w:rFonts w:ascii="Times New Roman" w:hAnsi="Times New Roman" w:cs="Times New Roman"/>
          <w:sz w:val="24"/>
          <w:szCs w:val="24"/>
        </w:rPr>
        <w:t xml:space="preserve"> Thus, it appears to offer a distorted account of ethical values. </w:t>
      </w:r>
    </w:p>
    <w:p w:rsidR="00E8107C" w:rsidRDefault="000D1F43" w:rsidP="005B391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esides, </w:t>
      </w:r>
      <w:r w:rsidR="00BD4C8D">
        <w:rPr>
          <w:rFonts w:ascii="Times New Roman" w:hAnsi="Times New Roman" w:cs="Times New Roman"/>
          <w:sz w:val="24"/>
          <w:szCs w:val="24"/>
        </w:rPr>
        <w:t>the</w:t>
      </w:r>
      <w:r w:rsidR="00CF5984">
        <w:rPr>
          <w:rFonts w:ascii="Times New Roman" w:hAnsi="Times New Roman" w:cs="Times New Roman"/>
          <w:sz w:val="24"/>
          <w:szCs w:val="24"/>
        </w:rPr>
        <w:t xml:space="preserve"> </w:t>
      </w:r>
      <w:r w:rsidR="00F52DC2">
        <w:rPr>
          <w:rFonts w:ascii="Times New Roman" w:hAnsi="Times New Roman" w:cs="Times New Roman"/>
          <w:sz w:val="24"/>
          <w:szCs w:val="24"/>
        </w:rPr>
        <w:t xml:space="preserve">ramifications of actions are persistently changing under the influence of certain intrinsic and extrinsic </w:t>
      </w:r>
      <w:r w:rsidR="0033787D">
        <w:rPr>
          <w:rFonts w:ascii="Times New Roman" w:hAnsi="Times New Roman" w:cs="Times New Roman"/>
          <w:sz w:val="24"/>
          <w:szCs w:val="24"/>
        </w:rPr>
        <w:t xml:space="preserve">factors. </w:t>
      </w:r>
      <w:r w:rsidR="00402178">
        <w:rPr>
          <w:rFonts w:ascii="Times New Roman" w:hAnsi="Times New Roman" w:cs="Times New Roman"/>
          <w:sz w:val="24"/>
          <w:szCs w:val="24"/>
        </w:rPr>
        <w:t>The paradigm of utilit</w:t>
      </w:r>
      <w:r w:rsidR="00DA2EF5">
        <w:rPr>
          <w:rFonts w:ascii="Times New Roman" w:hAnsi="Times New Roman" w:cs="Times New Roman"/>
          <w:sz w:val="24"/>
          <w:szCs w:val="24"/>
        </w:rPr>
        <w:t>arianism</w:t>
      </w:r>
      <w:r w:rsidR="001F59C1">
        <w:rPr>
          <w:rFonts w:ascii="Times New Roman" w:hAnsi="Times New Roman" w:cs="Times New Roman"/>
          <w:sz w:val="24"/>
          <w:szCs w:val="24"/>
        </w:rPr>
        <w:t xml:space="preserve"> will permit the actions to keep alternating with ti</w:t>
      </w:r>
      <w:r w:rsidR="00984285">
        <w:rPr>
          <w:rFonts w:ascii="Times New Roman" w:hAnsi="Times New Roman" w:cs="Times New Roman"/>
          <w:sz w:val="24"/>
          <w:szCs w:val="24"/>
        </w:rPr>
        <w:t>m</w:t>
      </w:r>
      <w:r w:rsidR="003904F4">
        <w:rPr>
          <w:rFonts w:ascii="Times New Roman" w:hAnsi="Times New Roman" w:cs="Times New Roman"/>
          <w:sz w:val="24"/>
          <w:szCs w:val="24"/>
        </w:rPr>
        <w:t xml:space="preserve">e. </w:t>
      </w:r>
      <w:r w:rsidR="00131E32">
        <w:rPr>
          <w:rFonts w:ascii="Times New Roman" w:hAnsi="Times New Roman" w:cs="Times New Roman"/>
          <w:sz w:val="24"/>
          <w:szCs w:val="24"/>
        </w:rPr>
        <w:t>T</w:t>
      </w:r>
      <w:r w:rsidR="004B5779">
        <w:rPr>
          <w:rFonts w:ascii="Times New Roman" w:hAnsi="Times New Roman" w:cs="Times New Roman"/>
          <w:sz w:val="24"/>
          <w:szCs w:val="24"/>
        </w:rPr>
        <w:t xml:space="preserve">he actions of humans must be measured and accounted </w:t>
      </w:r>
      <w:r w:rsidR="00662DB7">
        <w:rPr>
          <w:rFonts w:ascii="Times New Roman" w:hAnsi="Times New Roman" w:cs="Times New Roman"/>
          <w:sz w:val="24"/>
          <w:szCs w:val="24"/>
        </w:rPr>
        <w:t>by using a d</w:t>
      </w:r>
      <w:r w:rsidR="00524CFF">
        <w:rPr>
          <w:rFonts w:ascii="Times New Roman" w:hAnsi="Times New Roman" w:cs="Times New Roman"/>
          <w:sz w:val="24"/>
          <w:szCs w:val="24"/>
        </w:rPr>
        <w:t>efinite and</w:t>
      </w:r>
      <w:r w:rsidR="0086746E">
        <w:rPr>
          <w:rFonts w:ascii="Times New Roman" w:hAnsi="Times New Roman" w:cs="Times New Roman"/>
          <w:sz w:val="24"/>
          <w:szCs w:val="24"/>
        </w:rPr>
        <w:t xml:space="preserve"> prudent instrumental approach. As the consequence and </w:t>
      </w:r>
      <w:r w:rsidR="00660938">
        <w:rPr>
          <w:rFonts w:ascii="Times New Roman" w:hAnsi="Times New Roman" w:cs="Times New Roman"/>
          <w:sz w:val="24"/>
          <w:szCs w:val="24"/>
        </w:rPr>
        <w:t>actions are not s</w:t>
      </w:r>
      <w:r w:rsidR="007062DE">
        <w:rPr>
          <w:rFonts w:ascii="Times New Roman" w:hAnsi="Times New Roman" w:cs="Times New Roman"/>
          <w:sz w:val="24"/>
          <w:szCs w:val="24"/>
        </w:rPr>
        <w:t>tatic,</w:t>
      </w:r>
      <w:r w:rsidR="002B7F57">
        <w:rPr>
          <w:rFonts w:ascii="Times New Roman" w:hAnsi="Times New Roman" w:cs="Times New Roman"/>
          <w:sz w:val="24"/>
          <w:szCs w:val="24"/>
        </w:rPr>
        <w:t xml:space="preserve"> </w:t>
      </w:r>
      <w:r w:rsidR="00EB3FAE">
        <w:rPr>
          <w:rFonts w:ascii="Times New Roman" w:hAnsi="Times New Roman" w:cs="Times New Roman"/>
          <w:sz w:val="24"/>
          <w:szCs w:val="24"/>
        </w:rPr>
        <w:t>the utilitarian</w:t>
      </w:r>
      <w:r w:rsidR="00E65083">
        <w:rPr>
          <w:rFonts w:ascii="Times New Roman" w:hAnsi="Times New Roman" w:cs="Times New Roman"/>
          <w:sz w:val="24"/>
          <w:szCs w:val="24"/>
        </w:rPr>
        <w:t xml:space="preserve"> </w:t>
      </w:r>
      <w:r w:rsidR="009D23A0">
        <w:rPr>
          <w:rFonts w:ascii="Times New Roman" w:hAnsi="Times New Roman" w:cs="Times New Roman"/>
          <w:sz w:val="24"/>
          <w:szCs w:val="24"/>
        </w:rPr>
        <w:t>approach cannot precisely predict the values of actions to be ba</w:t>
      </w:r>
      <w:r w:rsidR="00403512">
        <w:rPr>
          <w:rFonts w:ascii="Times New Roman" w:hAnsi="Times New Roman" w:cs="Times New Roman"/>
          <w:sz w:val="24"/>
          <w:szCs w:val="24"/>
        </w:rPr>
        <w:t>d or good.</w:t>
      </w:r>
      <w:r w:rsidR="00963DD7">
        <w:rPr>
          <w:rFonts w:ascii="Times New Roman" w:hAnsi="Times New Roman" w:cs="Times New Roman"/>
          <w:sz w:val="24"/>
          <w:szCs w:val="24"/>
        </w:rPr>
        <w:t xml:space="preserve"> It is one of the </w:t>
      </w:r>
      <w:r w:rsidR="0092534C">
        <w:rPr>
          <w:rFonts w:ascii="Times New Roman" w:hAnsi="Times New Roman" w:cs="Times New Roman"/>
          <w:sz w:val="24"/>
          <w:szCs w:val="24"/>
        </w:rPr>
        <w:t xml:space="preserve">most highlighted </w:t>
      </w:r>
      <w:r w:rsidR="00E8107C">
        <w:rPr>
          <w:rFonts w:ascii="Times New Roman" w:hAnsi="Times New Roman" w:cs="Times New Roman"/>
          <w:sz w:val="24"/>
          <w:szCs w:val="24"/>
        </w:rPr>
        <w:t>criticisms</w:t>
      </w:r>
      <w:r w:rsidR="0092534C">
        <w:rPr>
          <w:rFonts w:ascii="Times New Roman" w:hAnsi="Times New Roman" w:cs="Times New Roman"/>
          <w:sz w:val="24"/>
          <w:szCs w:val="24"/>
        </w:rPr>
        <w:t xml:space="preserve"> made by the opponent of the utilitarian approach. </w:t>
      </w:r>
    </w:p>
    <w:p w:rsidR="00F20839" w:rsidRDefault="002B6F6B" w:rsidP="005B391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Each ethical theory </w:t>
      </w:r>
      <w:r w:rsidR="00A400C8">
        <w:rPr>
          <w:rFonts w:ascii="Times New Roman" w:hAnsi="Times New Roman" w:cs="Times New Roman"/>
          <w:sz w:val="24"/>
          <w:szCs w:val="24"/>
        </w:rPr>
        <w:t xml:space="preserve">is criticized by the schools of thoughts. Similarly, each theory has advocates and staunch supporters. Utilitarianism, in </w:t>
      </w:r>
      <w:r w:rsidR="00E075CC">
        <w:rPr>
          <w:rFonts w:ascii="Times New Roman" w:hAnsi="Times New Roman" w:cs="Times New Roman"/>
          <w:sz w:val="24"/>
          <w:szCs w:val="24"/>
        </w:rPr>
        <w:t xml:space="preserve">essence, is a </w:t>
      </w:r>
      <w:r w:rsidR="0026060E">
        <w:rPr>
          <w:rFonts w:ascii="Times New Roman" w:hAnsi="Times New Roman" w:cs="Times New Roman"/>
          <w:sz w:val="24"/>
          <w:szCs w:val="24"/>
        </w:rPr>
        <w:t>peculiar paradigm which receives the least</w:t>
      </w:r>
      <w:r w:rsidR="00C83B4B">
        <w:rPr>
          <w:rFonts w:ascii="Times New Roman" w:hAnsi="Times New Roman" w:cs="Times New Roman"/>
          <w:sz w:val="24"/>
          <w:szCs w:val="24"/>
        </w:rPr>
        <w:t xml:space="preserve"> </w:t>
      </w:r>
      <w:r w:rsidR="0026060E">
        <w:rPr>
          <w:rFonts w:ascii="Times New Roman" w:hAnsi="Times New Roman" w:cs="Times New Roman"/>
          <w:sz w:val="24"/>
          <w:szCs w:val="24"/>
        </w:rPr>
        <w:t>amou</w:t>
      </w:r>
      <w:r w:rsidR="00163E48">
        <w:rPr>
          <w:rFonts w:ascii="Times New Roman" w:hAnsi="Times New Roman" w:cs="Times New Roman"/>
          <w:sz w:val="24"/>
          <w:szCs w:val="24"/>
        </w:rPr>
        <w:t>n</w:t>
      </w:r>
      <w:r w:rsidR="0026060E">
        <w:rPr>
          <w:rFonts w:ascii="Times New Roman" w:hAnsi="Times New Roman" w:cs="Times New Roman"/>
          <w:sz w:val="24"/>
          <w:szCs w:val="24"/>
        </w:rPr>
        <w:t>t of criticism in comparison to the rest of the theories.</w:t>
      </w:r>
      <w:r w:rsidR="00C50B53">
        <w:rPr>
          <w:rFonts w:ascii="Times New Roman" w:hAnsi="Times New Roman" w:cs="Times New Roman"/>
          <w:sz w:val="24"/>
          <w:szCs w:val="24"/>
        </w:rPr>
        <w:t xml:space="preserve"> </w:t>
      </w:r>
      <w:r w:rsidR="00FD5445">
        <w:rPr>
          <w:rFonts w:ascii="Times New Roman" w:hAnsi="Times New Roman" w:cs="Times New Roman"/>
          <w:sz w:val="24"/>
          <w:szCs w:val="24"/>
        </w:rPr>
        <w:t>T</w:t>
      </w:r>
      <w:r w:rsidR="00C50B53">
        <w:rPr>
          <w:rFonts w:ascii="Times New Roman" w:hAnsi="Times New Roman" w:cs="Times New Roman"/>
          <w:sz w:val="24"/>
          <w:szCs w:val="24"/>
        </w:rPr>
        <w:t>he pursuit of happiness and the investigation of t</w:t>
      </w:r>
      <w:r w:rsidR="00FD5445">
        <w:rPr>
          <w:rFonts w:ascii="Times New Roman" w:hAnsi="Times New Roman" w:cs="Times New Roman"/>
          <w:sz w:val="24"/>
          <w:szCs w:val="24"/>
        </w:rPr>
        <w:t xml:space="preserve">he investigation of the </w:t>
      </w:r>
      <w:r w:rsidR="00D75A86">
        <w:rPr>
          <w:rFonts w:ascii="Times New Roman" w:hAnsi="Times New Roman" w:cs="Times New Roman"/>
          <w:sz w:val="24"/>
          <w:szCs w:val="24"/>
        </w:rPr>
        <w:t>moral values ma</w:t>
      </w:r>
      <w:r w:rsidR="00AC0409">
        <w:rPr>
          <w:rFonts w:ascii="Times New Roman" w:hAnsi="Times New Roman" w:cs="Times New Roman"/>
          <w:sz w:val="24"/>
          <w:szCs w:val="24"/>
        </w:rPr>
        <w:t>ke it the op</w:t>
      </w:r>
      <w:r w:rsidR="0067797B">
        <w:rPr>
          <w:rFonts w:ascii="Times New Roman" w:hAnsi="Times New Roman" w:cs="Times New Roman"/>
          <w:sz w:val="24"/>
          <w:szCs w:val="24"/>
        </w:rPr>
        <w:t xml:space="preserve">timal theory to be </w:t>
      </w:r>
      <w:r w:rsidR="002912C3">
        <w:rPr>
          <w:rFonts w:ascii="Times New Roman" w:hAnsi="Times New Roman" w:cs="Times New Roman"/>
          <w:sz w:val="24"/>
          <w:szCs w:val="24"/>
        </w:rPr>
        <w:t>applied in every walk of life.</w:t>
      </w:r>
      <w:r w:rsidR="002C20D2">
        <w:rPr>
          <w:rFonts w:ascii="Times New Roman" w:hAnsi="Times New Roman" w:cs="Times New Roman"/>
          <w:sz w:val="24"/>
          <w:szCs w:val="24"/>
        </w:rPr>
        <w:t xml:space="preserve"> </w:t>
      </w:r>
      <w:r w:rsidR="00B57889">
        <w:rPr>
          <w:rFonts w:ascii="Times New Roman" w:hAnsi="Times New Roman" w:cs="Times New Roman"/>
          <w:sz w:val="24"/>
          <w:szCs w:val="24"/>
        </w:rPr>
        <w:t>However, it does not state that the theory is flawless. None of the ethical theories can be implemented in the world w</w:t>
      </w:r>
      <w:r w:rsidR="00B62AA4">
        <w:rPr>
          <w:rFonts w:ascii="Times New Roman" w:hAnsi="Times New Roman" w:cs="Times New Roman"/>
          <w:sz w:val="24"/>
          <w:szCs w:val="24"/>
        </w:rPr>
        <w:t>ithout</w:t>
      </w:r>
      <w:r w:rsidR="00287151">
        <w:rPr>
          <w:rFonts w:ascii="Times New Roman" w:hAnsi="Times New Roman" w:cs="Times New Roman"/>
          <w:sz w:val="24"/>
          <w:szCs w:val="24"/>
        </w:rPr>
        <w:t xml:space="preserve"> </w:t>
      </w:r>
      <w:r w:rsidR="00D56681">
        <w:rPr>
          <w:rFonts w:ascii="Times New Roman" w:hAnsi="Times New Roman" w:cs="Times New Roman"/>
          <w:sz w:val="24"/>
          <w:szCs w:val="24"/>
        </w:rPr>
        <w:t xml:space="preserve">complexities, ambiguities and conflicts. Similar is the case with </w:t>
      </w:r>
      <w:r w:rsidR="00D67A46">
        <w:rPr>
          <w:rFonts w:ascii="Times New Roman" w:hAnsi="Times New Roman" w:cs="Times New Roman"/>
          <w:sz w:val="24"/>
          <w:szCs w:val="24"/>
        </w:rPr>
        <w:t xml:space="preserve">utilitarianism. </w:t>
      </w:r>
      <w:r w:rsidR="00EA5CEB">
        <w:rPr>
          <w:rFonts w:ascii="Times New Roman" w:hAnsi="Times New Roman" w:cs="Times New Roman"/>
          <w:sz w:val="24"/>
          <w:szCs w:val="24"/>
        </w:rPr>
        <w:t>For insta</w:t>
      </w:r>
      <w:r w:rsidR="00F16DCF">
        <w:rPr>
          <w:rFonts w:ascii="Times New Roman" w:hAnsi="Times New Roman" w:cs="Times New Roman"/>
          <w:sz w:val="24"/>
          <w:szCs w:val="24"/>
        </w:rPr>
        <w:t>nce,</w:t>
      </w:r>
      <w:r w:rsidR="004D1F1C">
        <w:rPr>
          <w:rFonts w:ascii="Times New Roman" w:hAnsi="Times New Roman" w:cs="Times New Roman"/>
          <w:sz w:val="24"/>
          <w:szCs w:val="24"/>
        </w:rPr>
        <w:t xml:space="preserve"> </w:t>
      </w:r>
      <w:r w:rsidR="000F71EB">
        <w:rPr>
          <w:rFonts w:ascii="Times New Roman" w:hAnsi="Times New Roman" w:cs="Times New Roman"/>
          <w:sz w:val="24"/>
          <w:szCs w:val="24"/>
        </w:rPr>
        <w:t xml:space="preserve">not each action is capable to </w:t>
      </w:r>
      <w:r w:rsidR="000F71EB">
        <w:rPr>
          <w:rFonts w:ascii="Times New Roman" w:hAnsi="Times New Roman" w:cs="Times New Roman"/>
          <w:sz w:val="24"/>
          <w:szCs w:val="24"/>
        </w:rPr>
        <w:lastRenderedPageBreak/>
        <w:t>maximize happiness even when it is not wrong.</w:t>
      </w:r>
      <w:r w:rsidR="00064A41">
        <w:rPr>
          <w:rFonts w:ascii="Times New Roman" w:hAnsi="Times New Roman" w:cs="Times New Roman"/>
          <w:sz w:val="24"/>
          <w:szCs w:val="24"/>
        </w:rPr>
        <w:t xml:space="preserve"> The standards of righteousness promulgated </w:t>
      </w:r>
      <w:r w:rsidR="0063034F">
        <w:rPr>
          <w:rFonts w:ascii="Times New Roman" w:hAnsi="Times New Roman" w:cs="Times New Roman"/>
          <w:sz w:val="24"/>
          <w:szCs w:val="24"/>
        </w:rPr>
        <w:t>in</w:t>
      </w:r>
      <w:r w:rsidR="00064A41">
        <w:rPr>
          <w:rFonts w:ascii="Times New Roman" w:hAnsi="Times New Roman" w:cs="Times New Roman"/>
          <w:sz w:val="24"/>
          <w:szCs w:val="24"/>
        </w:rPr>
        <w:t xml:space="preserve"> the theory are mystical in the contemporary age.</w:t>
      </w:r>
    </w:p>
    <w:p w:rsidR="00CA7A8F" w:rsidRDefault="00723977" w:rsidP="00065AA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A08D2">
        <w:rPr>
          <w:rFonts w:ascii="Times New Roman" w:hAnsi="Times New Roman" w:cs="Times New Roman"/>
          <w:sz w:val="24"/>
          <w:szCs w:val="24"/>
        </w:rPr>
        <w:t>In the contemporary age</w:t>
      </w:r>
      <w:r w:rsidR="004C2DF0">
        <w:rPr>
          <w:rFonts w:ascii="Times New Roman" w:hAnsi="Times New Roman" w:cs="Times New Roman"/>
          <w:sz w:val="24"/>
          <w:szCs w:val="24"/>
        </w:rPr>
        <w:t>,</w:t>
      </w:r>
      <w:r w:rsidR="00B7324C">
        <w:rPr>
          <w:rFonts w:ascii="Times New Roman" w:hAnsi="Times New Roman" w:cs="Times New Roman"/>
          <w:sz w:val="24"/>
          <w:szCs w:val="24"/>
        </w:rPr>
        <w:t xml:space="preserve"> </w:t>
      </w:r>
      <w:r w:rsidR="00CE4CE5">
        <w:rPr>
          <w:rFonts w:ascii="Times New Roman" w:hAnsi="Times New Roman" w:cs="Times New Roman"/>
          <w:sz w:val="24"/>
          <w:szCs w:val="24"/>
        </w:rPr>
        <w:t xml:space="preserve">the moral competency of happiness cannot be taken into account. </w:t>
      </w:r>
      <w:r w:rsidR="009751DC">
        <w:rPr>
          <w:rFonts w:ascii="Times New Roman" w:hAnsi="Times New Roman" w:cs="Times New Roman"/>
          <w:sz w:val="24"/>
          <w:szCs w:val="24"/>
        </w:rPr>
        <w:t>Pleasure and the</w:t>
      </w:r>
      <w:r w:rsidR="00423509">
        <w:rPr>
          <w:rFonts w:ascii="Times New Roman" w:hAnsi="Times New Roman" w:cs="Times New Roman"/>
          <w:sz w:val="24"/>
          <w:szCs w:val="24"/>
        </w:rPr>
        <w:t xml:space="preserve"> </w:t>
      </w:r>
      <w:r w:rsidR="009751DC">
        <w:rPr>
          <w:rFonts w:ascii="Times New Roman" w:hAnsi="Times New Roman" w:cs="Times New Roman"/>
          <w:sz w:val="24"/>
          <w:szCs w:val="24"/>
        </w:rPr>
        <w:t>good will are critical matters which cannot be</w:t>
      </w:r>
      <w:r w:rsidR="00D3182D">
        <w:rPr>
          <w:rFonts w:ascii="Times New Roman" w:hAnsi="Times New Roman" w:cs="Times New Roman"/>
          <w:sz w:val="24"/>
          <w:szCs w:val="24"/>
        </w:rPr>
        <w:t xml:space="preserve"> explicitly</w:t>
      </w:r>
      <w:r w:rsidR="002E7A31">
        <w:rPr>
          <w:rFonts w:ascii="Times New Roman" w:hAnsi="Times New Roman" w:cs="Times New Roman"/>
          <w:sz w:val="24"/>
          <w:szCs w:val="24"/>
        </w:rPr>
        <w:t xml:space="preserve"> measured as highlighted in the utilitarianism approach.</w:t>
      </w:r>
      <w:r w:rsidR="006B4D02">
        <w:rPr>
          <w:rFonts w:ascii="Times New Roman" w:hAnsi="Times New Roman" w:cs="Times New Roman"/>
          <w:sz w:val="24"/>
          <w:szCs w:val="24"/>
        </w:rPr>
        <w:t xml:space="preserve"> </w:t>
      </w:r>
      <w:r w:rsidR="00814CD5">
        <w:rPr>
          <w:rFonts w:ascii="Times New Roman" w:hAnsi="Times New Roman" w:cs="Times New Roman"/>
          <w:sz w:val="24"/>
          <w:szCs w:val="24"/>
        </w:rPr>
        <w:t xml:space="preserve">The fundamental problem of the theory </w:t>
      </w:r>
      <w:r w:rsidR="00A134DA">
        <w:rPr>
          <w:rFonts w:ascii="Times New Roman" w:hAnsi="Times New Roman" w:cs="Times New Roman"/>
          <w:sz w:val="24"/>
          <w:szCs w:val="24"/>
        </w:rPr>
        <w:t>lies at the heart of</w:t>
      </w:r>
      <w:r w:rsidR="0078466B">
        <w:rPr>
          <w:rFonts w:ascii="Times New Roman" w:hAnsi="Times New Roman" w:cs="Times New Roman"/>
          <w:sz w:val="24"/>
          <w:szCs w:val="24"/>
        </w:rPr>
        <w:t xml:space="preserve"> </w:t>
      </w:r>
      <w:r w:rsidR="0098741E">
        <w:rPr>
          <w:rFonts w:ascii="Times New Roman" w:hAnsi="Times New Roman" w:cs="Times New Roman"/>
          <w:sz w:val="24"/>
          <w:szCs w:val="24"/>
        </w:rPr>
        <w:t>justice and discrimination.</w:t>
      </w:r>
      <w:r w:rsidR="00891C44">
        <w:rPr>
          <w:rFonts w:ascii="Times New Roman" w:hAnsi="Times New Roman" w:cs="Times New Roman"/>
          <w:sz w:val="24"/>
          <w:szCs w:val="24"/>
        </w:rPr>
        <w:t xml:space="preserve"> </w:t>
      </w:r>
      <w:r w:rsidR="00237F45">
        <w:rPr>
          <w:rFonts w:ascii="Times New Roman" w:hAnsi="Times New Roman" w:cs="Times New Roman"/>
          <w:sz w:val="24"/>
          <w:szCs w:val="24"/>
        </w:rPr>
        <w:t>A standard criticism is made</w:t>
      </w:r>
      <w:r w:rsidR="00E3633B">
        <w:rPr>
          <w:rFonts w:ascii="Times New Roman" w:hAnsi="Times New Roman" w:cs="Times New Roman"/>
          <w:sz w:val="24"/>
          <w:szCs w:val="24"/>
        </w:rPr>
        <w:t xml:space="preserve"> </w:t>
      </w:r>
      <w:r w:rsidR="005D5BA2">
        <w:rPr>
          <w:rFonts w:ascii="Times New Roman" w:hAnsi="Times New Roman" w:cs="Times New Roman"/>
          <w:sz w:val="24"/>
          <w:szCs w:val="24"/>
        </w:rPr>
        <w:t>as it requires the violation of standards of justice.</w:t>
      </w:r>
      <w:r w:rsidR="00CF0741">
        <w:rPr>
          <w:rFonts w:ascii="Times New Roman" w:hAnsi="Times New Roman" w:cs="Times New Roman"/>
          <w:sz w:val="24"/>
          <w:szCs w:val="24"/>
        </w:rPr>
        <w:t xml:space="preserve"> </w:t>
      </w:r>
      <w:r w:rsidR="00BF0EB5">
        <w:rPr>
          <w:rFonts w:ascii="Times New Roman" w:hAnsi="Times New Roman" w:cs="Times New Roman"/>
          <w:sz w:val="24"/>
          <w:szCs w:val="24"/>
        </w:rPr>
        <w:t>T</w:t>
      </w:r>
      <w:r w:rsidR="00CF0741">
        <w:rPr>
          <w:rFonts w:ascii="Times New Roman" w:hAnsi="Times New Roman" w:cs="Times New Roman"/>
          <w:sz w:val="24"/>
          <w:szCs w:val="24"/>
        </w:rPr>
        <w:t xml:space="preserve">he theory fails to recognize </w:t>
      </w:r>
      <w:r w:rsidR="007708C7">
        <w:rPr>
          <w:rFonts w:ascii="Times New Roman" w:hAnsi="Times New Roman" w:cs="Times New Roman"/>
          <w:sz w:val="24"/>
          <w:szCs w:val="24"/>
        </w:rPr>
        <w:t xml:space="preserve">whether humans </w:t>
      </w:r>
      <w:r w:rsidR="00616E31">
        <w:rPr>
          <w:rFonts w:ascii="Times New Roman" w:hAnsi="Times New Roman" w:cs="Times New Roman"/>
          <w:sz w:val="24"/>
          <w:szCs w:val="24"/>
        </w:rPr>
        <w:t>can adhere to</w:t>
      </w:r>
      <w:r w:rsidR="00AD2CE0">
        <w:rPr>
          <w:rFonts w:ascii="Times New Roman" w:hAnsi="Times New Roman" w:cs="Times New Roman"/>
          <w:sz w:val="24"/>
          <w:szCs w:val="24"/>
        </w:rPr>
        <w:t xml:space="preserve"> </w:t>
      </w:r>
      <w:r w:rsidR="00F35744">
        <w:rPr>
          <w:rFonts w:ascii="Times New Roman" w:hAnsi="Times New Roman" w:cs="Times New Roman"/>
          <w:sz w:val="24"/>
          <w:szCs w:val="24"/>
        </w:rPr>
        <w:t>obligations or duties.</w:t>
      </w:r>
      <w:r w:rsidR="001971DC">
        <w:rPr>
          <w:rFonts w:ascii="Times New Roman" w:hAnsi="Times New Roman" w:cs="Times New Roman"/>
          <w:sz w:val="24"/>
          <w:szCs w:val="24"/>
        </w:rPr>
        <w:t xml:space="preserve"> </w:t>
      </w:r>
      <w:r w:rsidR="00FD6040">
        <w:rPr>
          <w:rFonts w:ascii="Times New Roman" w:hAnsi="Times New Roman" w:cs="Times New Roman"/>
          <w:sz w:val="24"/>
          <w:szCs w:val="24"/>
        </w:rPr>
        <w:t>The moral values and ethical values cann</w:t>
      </w:r>
      <w:r w:rsidR="00814754">
        <w:rPr>
          <w:rFonts w:ascii="Times New Roman" w:hAnsi="Times New Roman" w:cs="Times New Roman"/>
          <w:sz w:val="24"/>
          <w:szCs w:val="24"/>
        </w:rPr>
        <w:t>ot be</w:t>
      </w:r>
      <w:r w:rsidR="00FF166B">
        <w:rPr>
          <w:rFonts w:ascii="Times New Roman" w:hAnsi="Times New Roman" w:cs="Times New Roman"/>
          <w:sz w:val="24"/>
          <w:szCs w:val="24"/>
        </w:rPr>
        <w:t xml:space="preserve"> </w:t>
      </w:r>
      <w:r w:rsidR="00174DDA">
        <w:rPr>
          <w:rFonts w:ascii="Times New Roman" w:hAnsi="Times New Roman" w:cs="Times New Roman"/>
          <w:sz w:val="24"/>
          <w:szCs w:val="24"/>
        </w:rPr>
        <w:t>identified as pe</w:t>
      </w:r>
      <w:r w:rsidR="00220464">
        <w:rPr>
          <w:rFonts w:ascii="Times New Roman" w:hAnsi="Times New Roman" w:cs="Times New Roman"/>
          <w:sz w:val="24"/>
          <w:szCs w:val="24"/>
        </w:rPr>
        <w:t>r the paradigm of utilitarianism.</w:t>
      </w:r>
      <w:r w:rsidR="00950E99">
        <w:rPr>
          <w:rFonts w:ascii="Times New Roman" w:hAnsi="Times New Roman" w:cs="Times New Roman"/>
          <w:sz w:val="24"/>
          <w:szCs w:val="24"/>
        </w:rPr>
        <w:t xml:space="preserve"> </w:t>
      </w:r>
      <w:r w:rsidR="00902F03">
        <w:rPr>
          <w:rFonts w:ascii="Times New Roman" w:hAnsi="Times New Roman" w:cs="Times New Roman"/>
          <w:sz w:val="24"/>
          <w:szCs w:val="24"/>
        </w:rPr>
        <w:t>Moreover, happiness is considered subjective in nature</w:t>
      </w:r>
      <w:r w:rsidR="00AE4770">
        <w:rPr>
          <w:rFonts w:ascii="Times New Roman" w:hAnsi="Times New Roman" w:cs="Times New Roman"/>
          <w:sz w:val="24"/>
          <w:szCs w:val="24"/>
        </w:rPr>
        <w:t>.</w:t>
      </w:r>
      <w:r w:rsidR="0096152B">
        <w:rPr>
          <w:rFonts w:ascii="Times New Roman" w:hAnsi="Times New Roman" w:cs="Times New Roman"/>
          <w:sz w:val="24"/>
          <w:szCs w:val="24"/>
        </w:rPr>
        <w:t xml:space="preserve"> The</w:t>
      </w:r>
      <w:r w:rsidR="006E3922">
        <w:rPr>
          <w:rFonts w:ascii="Times New Roman" w:hAnsi="Times New Roman" w:cs="Times New Roman"/>
          <w:sz w:val="24"/>
          <w:szCs w:val="24"/>
        </w:rPr>
        <w:t xml:space="preserve"> theoretical framework o</w:t>
      </w:r>
      <w:r w:rsidR="00974AE5">
        <w:rPr>
          <w:rFonts w:ascii="Times New Roman" w:hAnsi="Times New Roman" w:cs="Times New Roman"/>
          <w:sz w:val="24"/>
          <w:szCs w:val="24"/>
        </w:rPr>
        <w:t>f</w:t>
      </w:r>
      <w:r w:rsidR="00F4258A">
        <w:rPr>
          <w:rFonts w:ascii="Times New Roman" w:hAnsi="Times New Roman" w:cs="Times New Roman"/>
          <w:sz w:val="24"/>
          <w:szCs w:val="24"/>
        </w:rPr>
        <w:t xml:space="preserve"> utilitarianism cann</w:t>
      </w:r>
      <w:r w:rsidR="00CA7A8F">
        <w:rPr>
          <w:rFonts w:ascii="Times New Roman" w:hAnsi="Times New Roman" w:cs="Times New Roman"/>
          <w:sz w:val="24"/>
          <w:szCs w:val="24"/>
        </w:rPr>
        <w:t>ot claim that happiness has a definite form.</w:t>
      </w:r>
    </w:p>
    <w:p w:rsidR="003D406F" w:rsidRDefault="00B52040" w:rsidP="00065AA3">
      <w:pPr>
        <w:spacing w:after="0" w:line="480" w:lineRule="auto"/>
        <w:rPr>
          <w:rFonts w:ascii="Times New Roman" w:hAnsi="Times New Roman" w:cs="Times New Roman"/>
          <w:sz w:val="24"/>
          <w:szCs w:val="24"/>
        </w:rPr>
      </w:pPr>
      <w:r>
        <w:rPr>
          <w:rFonts w:ascii="Times New Roman" w:hAnsi="Times New Roman" w:cs="Times New Roman"/>
          <w:sz w:val="24"/>
          <w:szCs w:val="24"/>
        </w:rPr>
        <w:tab/>
        <w:t>Huma</w:t>
      </w:r>
      <w:r w:rsidR="0091456D">
        <w:rPr>
          <w:rFonts w:ascii="Times New Roman" w:hAnsi="Times New Roman" w:cs="Times New Roman"/>
          <w:sz w:val="24"/>
          <w:szCs w:val="24"/>
        </w:rPr>
        <w:t>ns cannot</w:t>
      </w:r>
      <w:r w:rsidR="006B12B1">
        <w:rPr>
          <w:rFonts w:ascii="Times New Roman" w:hAnsi="Times New Roman" w:cs="Times New Roman"/>
          <w:sz w:val="24"/>
          <w:szCs w:val="24"/>
        </w:rPr>
        <w:t xml:space="preserve"> </w:t>
      </w:r>
      <w:r w:rsidR="00363DCF">
        <w:rPr>
          <w:rFonts w:ascii="Times New Roman" w:hAnsi="Times New Roman" w:cs="Times New Roman"/>
          <w:sz w:val="24"/>
          <w:szCs w:val="24"/>
        </w:rPr>
        <w:t>identify whether</w:t>
      </w:r>
      <w:r w:rsidR="00104D0C">
        <w:rPr>
          <w:rFonts w:ascii="Times New Roman" w:hAnsi="Times New Roman" w:cs="Times New Roman"/>
          <w:sz w:val="24"/>
          <w:szCs w:val="24"/>
        </w:rPr>
        <w:t xml:space="preserve"> </w:t>
      </w:r>
      <w:r w:rsidR="00534BED">
        <w:rPr>
          <w:rFonts w:ascii="Times New Roman" w:hAnsi="Times New Roman" w:cs="Times New Roman"/>
          <w:sz w:val="24"/>
          <w:szCs w:val="24"/>
        </w:rPr>
        <w:t>or not the</w:t>
      </w:r>
      <w:r w:rsidR="001B372E">
        <w:rPr>
          <w:rFonts w:ascii="Times New Roman" w:hAnsi="Times New Roman" w:cs="Times New Roman"/>
          <w:sz w:val="24"/>
          <w:szCs w:val="24"/>
        </w:rPr>
        <w:t xml:space="preserve"> happiness of other person is transparent.</w:t>
      </w:r>
      <w:r w:rsidR="00B11643">
        <w:rPr>
          <w:rFonts w:ascii="Times New Roman" w:hAnsi="Times New Roman" w:cs="Times New Roman"/>
          <w:sz w:val="24"/>
          <w:szCs w:val="24"/>
        </w:rPr>
        <w:t xml:space="preserve"> </w:t>
      </w:r>
      <w:r w:rsidR="000A4C5B">
        <w:rPr>
          <w:rFonts w:ascii="Times New Roman" w:hAnsi="Times New Roman" w:cs="Times New Roman"/>
          <w:sz w:val="24"/>
          <w:szCs w:val="24"/>
        </w:rPr>
        <w:t xml:space="preserve">Nevertheless, utilitarianism </w:t>
      </w:r>
      <w:r w:rsidR="00001A49">
        <w:rPr>
          <w:rFonts w:ascii="Times New Roman" w:hAnsi="Times New Roman" w:cs="Times New Roman"/>
          <w:sz w:val="24"/>
          <w:szCs w:val="24"/>
        </w:rPr>
        <w:t>can</w:t>
      </w:r>
      <w:r w:rsidR="004A03EF">
        <w:rPr>
          <w:rFonts w:ascii="Times New Roman" w:hAnsi="Times New Roman" w:cs="Times New Roman"/>
          <w:sz w:val="24"/>
          <w:szCs w:val="24"/>
        </w:rPr>
        <w:t xml:space="preserve">not </w:t>
      </w:r>
      <w:r w:rsidR="00DD364B">
        <w:rPr>
          <w:rFonts w:ascii="Times New Roman" w:hAnsi="Times New Roman" w:cs="Times New Roman"/>
          <w:sz w:val="24"/>
          <w:szCs w:val="24"/>
        </w:rPr>
        <w:t>understand</w:t>
      </w:r>
      <w:r w:rsidR="0097018D">
        <w:rPr>
          <w:rFonts w:ascii="Times New Roman" w:hAnsi="Times New Roman" w:cs="Times New Roman"/>
          <w:sz w:val="24"/>
          <w:szCs w:val="24"/>
        </w:rPr>
        <w:t xml:space="preserve"> the</w:t>
      </w:r>
      <w:r w:rsidR="00D34F2B">
        <w:rPr>
          <w:rFonts w:ascii="Times New Roman" w:hAnsi="Times New Roman" w:cs="Times New Roman"/>
          <w:sz w:val="24"/>
          <w:szCs w:val="24"/>
        </w:rPr>
        <w:t xml:space="preserve"> nature of human </w:t>
      </w:r>
      <w:r w:rsidR="00E912BF">
        <w:rPr>
          <w:rFonts w:ascii="Times New Roman" w:hAnsi="Times New Roman" w:cs="Times New Roman"/>
          <w:sz w:val="24"/>
          <w:szCs w:val="24"/>
        </w:rPr>
        <w:t xml:space="preserve">in terms of </w:t>
      </w:r>
      <w:r w:rsidR="00E378C2">
        <w:rPr>
          <w:rFonts w:ascii="Times New Roman" w:hAnsi="Times New Roman" w:cs="Times New Roman"/>
          <w:sz w:val="24"/>
          <w:szCs w:val="24"/>
        </w:rPr>
        <w:t>happiness. It is a subjective matter</w:t>
      </w:r>
      <w:r w:rsidR="001763F0">
        <w:rPr>
          <w:rFonts w:ascii="Times New Roman" w:hAnsi="Times New Roman" w:cs="Times New Roman"/>
          <w:sz w:val="24"/>
          <w:szCs w:val="24"/>
        </w:rPr>
        <w:t xml:space="preserve"> </w:t>
      </w:r>
      <w:r w:rsidR="00194040">
        <w:rPr>
          <w:rFonts w:ascii="Times New Roman" w:hAnsi="Times New Roman" w:cs="Times New Roman"/>
          <w:sz w:val="24"/>
          <w:szCs w:val="24"/>
        </w:rPr>
        <w:t>which canno</w:t>
      </w:r>
      <w:r w:rsidR="003E38FC">
        <w:rPr>
          <w:rFonts w:ascii="Times New Roman" w:hAnsi="Times New Roman" w:cs="Times New Roman"/>
          <w:sz w:val="24"/>
          <w:szCs w:val="24"/>
        </w:rPr>
        <w:t xml:space="preserve">t </w:t>
      </w:r>
      <w:r w:rsidR="0029156B">
        <w:rPr>
          <w:rFonts w:ascii="Times New Roman" w:hAnsi="Times New Roman" w:cs="Times New Roman"/>
          <w:sz w:val="24"/>
          <w:szCs w:val="24"/>
        </w:rPr>
        <w:t>be identified by any of the theories</w:t>
      </w:r>
      <w:r w:rsidR="00B24F47">
        <w:rPr>
          <w:rFonts w:ascii="Times New Roman" w:hAnsi="Times New Roman" w:cs="Times New Roman"/>
          <w:sz w:val="24"/>
          <w:szCs w:val="24"/>
        </w:rPr>
        <w:t>. There</w:t>
      </w:r>
      <w:r w:rsidR="000F25DA">
        <w:rPr>
          <w:rFonts w:ascii="Times New Roman" w:hAnsi="Times New Roman" w:cs="Times New Roman"/>
          <w:sz w:val="24"/>
          <w:szCs w:val="24"/>
        </w:rPr>
        <w:t>fore,</w:t>
      </w:r>
      <w:r w:rsidR="008D1BBA">
        <w:rPr>
          <w:rFonts w:ascii="Times New Roman" w:hAnsi="Times New Roman" w:cs="Times New Roman"/>
          <w:sz w:val="24"/>
          <w:szCs w:val="24"/>
        </w:rPr>
        <w:t xml:space="preserve"> it is a</w:t>
      </w:r>
      <w:r w:rsidR="00F17086">
        <w:rPr>
          <w:rFonts w:ascii="Times New Roman" w:hAnsi="Times New Roman" w:cs="Times New Roman"/>
          <w:sz w:val="24"/>
          <w:szCs w:val="24"/>
        </w:rPr>
        <w:t xml:space="preserve"> </w:t>
      </w:r>
      <w:r w:rsidR="008703C8">
        <w:rPr>
          <w:rFonts w:ascii="Times New Roman" w:hAnsi="Times New Roman" w:cs="Times New Roman"/>
          <w:sz w:val="24"/>
          <w:szCs w:val="24"/>
        </w:rPr>
        <w:t>contentious</w:t>
      </w:r>
      <w:r w:rsidR="00BE3EE0">
        <w:rPr>
          <w:rFonts w:ascii="Times New Roman" w:hAnsi="Times New Roman" w:cs="Times New Roman"/>
          <w:sz w:val="24"/>
          <w:szCs w:val="24"/>
        </w:rPr>
        <w:t xml:space="preserve"> matter which cannot </w:t>
      </w:r>
      <w:r w:rsidR="00355D8A">
        <w:rPr>
          <w:rFonts w:ascii="Times New Roman" w:hAnsi="Times New Roman" w:cs="Times New Roman"/>
          <w:sz w:val="24"/>
          <w:szCs w:val="24"/>
        </w:rPr>
        <w:t xml:space="preserve">be </w:t>
      </w:r>
      <w:r w:rsidR="00E7477C">
        <w:rPr>
          <w:rFonts w:ascii="Times New Roman" w:hAnsi="Times New Roman" w:cs="Times New Roman"/>
          <w:sz w:val="24"/>
          <w:szCs w:val="24"/>
        </w:rPr>
        <w:t>working</w:t>
      </w:r>
      <w:r w:rsidR="0003438D">
        <w:rPr>
          <w:rFonts w:ascii="Times New Roman" w:hAnsi="Times New Roman" w:cs="Times New Roman"/>
          <w:sz w:val="24"/>
          <w:szCs w:val="24"/>
        </w:rPr>
        <w:t xml:space="preserve"> </w:t>
      </w:r>
      <w:r w:rsidR="00BE7284">
        <w:rPr>
          <w:rFonts w:ascii="Times New Roman" w:hAnsi="Times New Roman" w:cs="Times New Roman"/>
          <w:sz w:val="24"/>
          <w:szCs w:val="24"/>
        </w:rPr>
        <w:t xml:space="preserve"> </w:t>
      </w:r>
    </w:p>
    <w:p w:rsidR="00E7477C" w:rsidRPr="00E7477C" w:rsidRDefault="00E7477C" w:rsidP="00E7477C">
      <w:pPr>
        <w:spacing w:after="0" w:line="480" w:lineRule="auto"/>
        <w:ind w:firstLine="720"/>
        <w:rPr>
          <w:rFonts w:ascii="Times New Roman" w:hAnsi="Times New Roman" w:cs="Times New Roman"/>
          <w:sz w:val="24"/>
          <w:szCs w:val="24"/>
        </w:rPr>
      </w:pPr>
      <w:r w:rsidRPr="00E7477C">
        <w:rPr>
          <w:rFonts w:ascii="Times New Roman" w:hAnsi="Times New Roman" w:cs="Times New Roman"/>
          <w:sz w:val="24"/>
          <w:szCs w:val="24"/>
        </w:rPr>
        <w:t xml:space="preserve">Utilitarianism is the theory which focuses on the all the possible outcome of the action. The main aim of the theory is to provide the happiness to most of the people. It emphasize over the mutual interest rather than the self-interest. In other words, while making decision people simply follow the greatest happiness for maximum number of people. Besides lots of strong points theory have some drawback as well. For instance, Utilitarianism approach tries to predict the significances of the behavior and action; in reality it is not possible. Also the approach also fails to indicate the actual rules and obligation that individual should follow for others. Happiness is the main goal of the approach but unfortunately not everyone happiness lies on the same outcome. In other word an action can make someone happy but it is also possible that </w:t>
      </w:r>
      <w:r w:rsidRPr="00E7477C">
        <w:rPr>
          <w:rFonts w:ascii="Times New Roman" w:hAnsi="Times New Roman" w:cs="Times New Roman"/>
          <w:sz w:val="24"/>
          <w:szCs w:val="24"/>
        </w:rPr>
        <w:lastRenderedPageBreak/>
        <w:t>someone else find that action offensive. Therefore, the concept of mutual happiness or happiness for majority is not exactly possible. Lastly, this approach uses hedonic calculus to measure the level of happiness for the greatest number which is actually impractical.</w:t>
      </w:r>
    </w:p>
    <w:p w:rsidR="00E7477C" w:rsidRPr="00E7477C" w:rsidRDefault="00E7477C" w:rsidP="00E7477C">
      <w:pPr>
        <w:spacing w:after="0" w:line="480" w:lineRule="auto"/>
        <w:ind w:firstLine="720"/>
        <w:rPr>
          <w:rFonts w:ascii="Times New Roman" w:hAnsi="Times New Roman" w:cs="Times New Roman"/>
          <w:sz w:val="24"/>
          <w:szCs w:val="24"/>
        </w:rPr>
      </w:pPr>
    </w:p>
    <w:p w:rsidR="00E7477C" w:rsidRPr="00E7477C" w:rsidRDefault="00E7477C" w:rsidP="00E7477C">
      <w:pPr>
        <w:spacing w:after="0" w:line="480" w:lineRule="auto"/>
        <w:ind w:firstLine="720"/>
        <w:rPr>
          <w:rFonts w:ascii="Times New Roman" w:hAnsi="Times New Roman" w:cs="Times New Roman"/>
          <w:sz w:val="24"/>
          <w:szCs w:val="24"/>
        </w:rPr>
      </w:pPr>
    </w:p>
    <w:p w:rsidR="00E7477C" w:rsidRPr="00E7477C" w:rsidRDefault="00E7477C" w:rsidP="00E7477C">
      <w:pPr>
        <w:spacing w:after="0" w:line="480" w:lineRule="auto"/>
        <w:ind w:firstLine="720"/>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p>
    <w:p w:rsidR="00401A81" w:rsidRDefault="00401A81" w:rsidP="004B59D5">
      <w:pPr>
        <w:spacing w:after="0" w:line="480" w:lineRule="auto"/>
        <w:ind w:firstLine="720"/>
        <w:jc w:val="center"/>
        <w:rPr>
          <w:rFonts w:ascii="Times New Roman" w:hAnsi="Times New Roman" w:cs="Times New Roman"/>
          <w:sz w:val="24"/>
          <w:szCs w:val="24"/>
        </w:rPr>
      </w:pPr>
      <w:bookmarkStart w:id="0" w:name="_GoBack"/>
      <w:bookmarkEnd w:id="0"/>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4B59D5" w:rsidRDefault="004B59D5" w:rsidP="00E7477C">
      <w:pPr>
        <w:spacing w:after="0" w:line="480" w:lineRule="auto"/>
        <w:ind w:left="360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E7477C" w:rsidRPr="00E7477C" w:rsidRDefault="00E7477C" w:rsidP="00E7477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7477C">
        <w:rPr>
          <w:rFonts w:ascii="Times New Roman" w:hAnsi="Times New Roman" w:cs="Times New Roman"/>
          <w:sz w:val="24"/>
        </w:rPr>
        <w:t xml:space="preserve">Driver, Julia. “The History of Utilitarianism.” </w:t>
      </w:r>
      <w:r w:rsidRPr="00E7477C">
        <w:rPr>
          <w:rFonts w:ascii="Times New Roman" w:hAnsi="Times New Roman" w:cs="Times New Roman"/>
          <w:i/>
          <w:iCs/>
          <w:sz w:val="24"/>
        </w:rPr>
        <w:t>The Stanford Encyclopedia of Philosophy</w:t>
      </w:r>
      <w:r w:rsidRPr="00E7477C">
        <w:rPr>
          <w:rFonts w:ascii="Times New Roman" w:hAnsi="Times New Roman" w:cs="Times New Roman"/>
          <w:sz w:val="24"/>
        </w:rPr>
        <w:t xml:space="preserve">, edited by Edward N. Zalta, Winter 2014, Metaphysics Research Lab, Stanford University, 2014. </w:t>
      </w:r>
      <w:r w:rsidRPr="00E7477C">
        <w:rPr>
          <w:rFonts w:ascii="Times New Roman" w:hAnsi="Times New Roman" w:cs="Times New Roman"/>
          <w:i/>
          <w:iCs/>
          <w:sz w:val="24"/>
        </w:rPr>
        <w:t>Stanford Encyclopedia of Philosophy</w:t>
      </w:r>
      <w:r w:rsidRPr="00E7477C">
        <w:rPr>
          <w:rFonts w:ascii="Times New Roman" w:hAnsi="Times New Roman" w:cs="Times New Roman"/>
          <w:sz w:val="24"/>
        </w:rPr>
        <w:t>, https://plato.stanford.edu/archives/win2014/entries/utilitarianism-history/.</w:t>
      </w:r>
    </w:p>
    <w:p w:rsidR="004B59D5" w:rsidRPr="00A8393A" w:rsidRDefault="00E7477C"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1374" w:rsidRDefault="00661374" w:rsidP="00A8393A">
      <w:pPr>
        <w:spacing w:after="0" w:line="240" w:lineRule="auto"/>
      </w:pPr>
      <w:r>
        <w:separator/>
      </w:r>
    </w:p>
  </w:endnote>
  <w:endnote w:type="continuationSeparator" w:id="0">
    <w:p w:rsidR="00661374" w:rsidRDefault="00661374"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1374" w:rsidRDefault="00661374" w:rsidP="00A8393A">
      <w:pPr>
        <w:spacing w:after="0" w:line="240" w:lineRule="auto"/>
      </w:pPr>
      <w:r>
        <w:separator/>
      </w:r>
    </w:p>
  </w:footnote>
  <w:footnote w:type="continuationSeparator" w:id="0">
    <w:p w:rsidR="00661374" w:rsidRDefault="00661374"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270EF3">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6AA"/>
    <w:rsid w:val="00000A7E"/>
    <w:rsid w:val="00001A49"/>
    <w:rsid w:val="00001CC3"/>
    <w:rsid w:val="00004668"/>
    <w:rsid w:val="00004F0E"/>
    <w:rsid w:val="00011204"/>
    <w:rsid w:val="00013D06"/>
    <w:rsid w:val="0001648D"/>
    <w:rsid w:val="000172BE"/>
    <w:rsid w:val="0002027C"/>
    <w:rsid w:val="0002063F"/>
    <w:rsid w:val="00021999"/>
    <w:rsid w:val="000220D4"/>
    <w:rsid w:val="00024C31"/>
    <w:rsid w:val="0002749C"/>
    <w:rsid w:val="000276DF"/>
    <w:rsid w:val="00027EDB"/>
    <w:rsid w:val="0003355B"/>
    <w:rsid w:val="0003438D"/>
    <w:rsid w:val="000350A6"/>
    <w:rsid w:val="00044219"/>
    <w:rsid w:val="000447BE"/>
    <w:rsid w:val="00045F3F"/>
    <w:rsid w:val="000472A1"/>
    <w:rsid w:val="00047B08"/>
    <w:rsid w:val="00047F9B"/>
    <w:rsid w:val="00051EA7"/>
    <w:rsid w:val="00056025"/>
    <w:rsid w:val="0006067B"/>
    <w:rsid w:val="00064A41"/>
    <w:rsid w:val="00065AA3"/>
    <w:rsid w:val="00065D27"/>
    <w:rsid w:val="000753D5"/>
    <w:rsid w:val="00076BB9"/>
    <w:rsid w:val="00080525"/>
    <w:rsid w:val="000837FD"/>
    <w:rsid w:val="00083A96"/>
    <w:rsid w:val="000845AB"/>
    <w:rsid w:val="00085946"/>
    <w:rsid w:val="00086EC9"/>
    <w:rsid w:val="00091589"/>
    <w:rsid w:val="00092D9C"/>
    <w:rsid w:val="000971C3"/>
    <w:rsid w:val="000A2BE5"/>
    <w:rsid w:val="000A3DC1"/>
    <w:rsid w:val="000A4C5B"/>
    <w:rsid w:val="000A62EB"/>
    <w:rsid w:val="000B4080"/>
    <w:rsid w:val="000B6C85"/>
    <w:rsid w:val="000B7FB2"/>
    <w:rsid w:val="000C2F82"/>
    <w:rsid w:val="000C362D"/>
    <w:rsid w:val="000C3B0F"/>
    <w:rsid w:val="000C45E3"/>
    <w:rsid w:val="000C723C"/>
    <w:rsid w:val="000D1F43"/>
    <w:rsid w:val="000D6B9C"/>
    <w:rsid w:val="000E08D7"/>
    <w:rsid w:val="000E132D"/>
    <w:rsid w:val="000E1674"/>
    <w:rsid w:val="000E28D5"/>
    <w:rsid w:val="000E52B1"/>
    <w:rsid w:val="000E7F4F"/>
    <w:rsid w:val="000F25DA"/>
    <w:rsid w:val="000F25F7"/>
    <w:rsid w:val="000F71EB"/>
    <w:rsid w:val="00104D0C"/>
    <w:rsid w:val="001066B8"/>
    <w:rsid w:val="00106B14"/>
    <w:rsid w:val="00106B43"/>
    <w:rsid w:val="00112770"/>
    <w:rsid w:val="001142B0"/>
    <w:rsid w:val="0011559A"/>
    <w:rsid w:val="00120BB1"/>
    <w:rsid w:val="001278EF"/>
    <w:rsid w:val="00131E32"/>
    <w:rsid w:val="001320C7"/>
    <w:rsid w:val="00132F99"/>
    <w:rsid w:val="0013349D"/>
    <w:rsid w:val="001335A3"/>
    <w:rsid w:val="0013367E"/>
    <w:rsid w:val="00135FE3"/>
    <w:rsid w:val="00140DA2"/>
    <w:rsid w:val="00141569"/>
    <w:rsid w:val="00141F64"/>
    <w:rsid w:val="0015066A"/>
    <w:rsid w:val="001515FB"/>
    <w:rsid w:val="001534C8"/>
    <w:rsid w:val="00153888"/>
    <w:rsid w:val="00156B0E"/>
    <w:rsid w:val="00157F3A"/>
    <w:rsid w:val="0016197C"/>
    <w:rsid w:val="00163E48"/>
    <w:rsid w:val="00166C33"/>
    <w:rsid w:val="00166CB1"/>
    <w:rsid w:val="001743BB"/>
    <w:rsid w:val="00174DDA"/>
    <w:rsid w:val="001763F0"/>
    <w:rsid w:val="00180B20"/>
    <w:rsid w:val="00184CF9"/>
    <w:rsid w:val="00185BE6"/>
    <w:rsid w:val="001874EA"/>
    <w:rsid w:val="00190472"/>
    <w:rsid w:val="001914F7"/>
    <w:rsid w:val="00191D4F"/>
    <w:rsid w:val="0019217F"/>
    <w:rsid w:val="00192C60"/>
    <w:rsid w:val="00194040"/>
    <w:rsid w:val="0019488C"/>
    <w:rsid w:val="001971DC"/>
    <w:rsid w:val="001A3700"/>
    <w:rsid w:val="001A4673"/>
    <w:rsid w:val="001A73C0"/>
    <w:rsid w:val="001B0058"/>
    <w:rsid w:val="001B17CB"/>
    <w:rsid w:val="001B1E77"/>
    <w:rsid w:val="001B35D7"/>
    <w:rsid w:val="001B365E"/>
    <w:rsid w:val="001B372E"/>
    <w:rsid w:val="001B39AC"/>
    <w:rsid w:val="001B53B6"/>
    <w:rsid w:val="001B7C99"/>
    <w:rsid w:val="001C030D"/>
    <w:rsid w:val="001C21AA"/>
    <w:rsid w:val="001C235C"/>
    <w:rsid w:val="001C66CF"/>
    <w:rsid w:val="001D26B1"/>
    <w:rsid w:val="001D5CA3"/>
    <w:rsid w:val="001D739F"/>
    <w:rsid w:val="001D75DC"/>
    <w:rsid w:val="001E108D"/>
    <w:rsid w:val="001E6924"/>
    <w:rsid w:val="001F2CFF"/>
    <w:rsid w:val="001F3862"/>
    <w:rsid w:val="001F59C1"/>
    <w:rsid w:val="00202DC5"/>
    <w:rsid w:val="0020709D"/>
    <w:rsid w:val="00207A0C"/>
    <w:rsid w:val="00210F24"/>
    <w:rsid w:val="0021264B"/>
    <w:rsid w:val="002128DC"/>
    <w:rsid w:val="00213C9D"/>
    <w:rsid w:val="00214967"/>
    <w:rsid w:val="002171DA"/>
    <w:rsid w:val="00217367"/>
    <w:rsid w:val="00217A8F"/>
    <w:rsid w:val="00220464"/>
    <w:rsid w:val="002212BD"/>
    <w:rsid w:val="00222504"/>
    <w:rsid w:val="00226B38"/>
    <w:rsid w:val="00226C0F"/>
    <w:rsid w:val="002324B1"/>
    <w:rsid w:val="0023333D"/>
    <w:rsid w:val="002350C4"/>
    <w:rsid w:val="00235295"/>
    <w:rsid w:val="00237F45"/>
    <w:rsid w:val="0024210E"/>
    <w:rsid w:val="00247B62"/>
    <w:rsid w:val="00250E97"/>
    <w:rsid w:val="002526DD"/>
    <w:rsid w:val="002543CC"/>
    <w:rsid w:val="0025780D"/>
    <w:rsid w:val="0026060E"/>
    <w:rsid w:val="00260934"/>
    <w:rsid w:val="00261E82"/>
    <w:rsid w:val="002631D0"/>
    <w:rsid w:val="002643F0"/>
    <w:rsid w:val="00270EF3"/>
    <w:rsid w:val="0027162B"/>
    <w:rsid w:val="002723B3"/>
    <w:rsid w:val="002737DB"/>
    <w:rsid w:val="002740FD"/>
    <w:rsid w:val="00285A7B"/>
    <w:rsid w:val="00285AC9"/>
    <w:rsid w:val="00287151"/>
    <w:rsid w:val="00287C80"/>
    <w:rsid w:val="0029024E"/>
    <w:rsid w:val="002912C3"/>
    <w:rsid w:val="0029156B"/>
    <w:rsid w:val="00292521"/>
    <w:rsid w:val="00292A65"/>
    <w:rsid w:val="002968AD"/>
    <w:rsid w:val="002973B7"/>
    <w:rsid w:val="002A0F8E"/>
    <w:rsid w:val="002A29C9"/>
    <w:rsid w:val="002A523F"/>
    <w:rsid w:val="002A6446"/>
    <w:rsid w:val="002A73C9"/>
    <w:rsid w:val="002B0513"/>
    <w:rsid w:val="002B2F05"/>
    <w:rsid w:val="002B6F6B"/>
    <w:rsid w:val="002B7A6C"/>
    <w:rsid w:val="002B7F57"/>
    <w:rsid w:val="002C19AF"/>
    <w:rsid w:val="002C1BAE"/>
    <w:rsid w:val="002C20D2"/>
    <w:rsid w:val="002C24D4"/>
    <w:rsid w:val="002C5CF6"/>
    <w:rsid w:val="002D65CE"/>
    <w:rsid w:val="002E0DFD"/>
    <w:rsid w:val="002E2457"/>
    <w:rsid w:val="002E64F5"/>
    <w:rsid w:val="002E7A31"/>
    <w:rsid w:val="002F10E3"/>
    <w:rsid w:val="002F507F"/>
    <w:rsid w:val="00303CFB"/>
    <w:rsid w:val="00316E12"/>
    <w:rsid w:val="00320B5E"/>
    <w:rsid w:val="00322323"/>
    <w:rsid w:val="00331F60"/>
    <w:rsid w:val="00332AAD"/>
    <w:rsid w:val="00333841"/>
    <w:rsid w:val="00336B89"/>
    <w:rsid w:val="0033787D"/>
    <w:rsid w:val="00341887"/>
    <w:rsid w:val="00342C2A"/>
    <w:rsid w:val="003440F9"/>
    <w:rsid w:val="00353A1F"/>
    <w:rsid w:val="00354869"/>
    <w:rsid w:val="003553C3"/>
    <w:rsid w:val="00355D8A"/>
    <w:rsid w:val="003617D1"/>
    <w:rsid w:val="00362CAD"/>
    <w:rsid w:val="00362FA5"/>
    <w:rsid w:val="003636C3"/>
    <w:rsid w:val="00363BED"/>
    <w:rsid w:val="00363DCF"/>
    <w:rsid w:val="00375869"/>
    <w:rsid w:val="00382190"/>
    <w:rsid w:val="00384757"/>
    <w:rsid w:val="0038701C"/>
    <w:rsid w:val="00387548"/>
    <w:rsid w:val="003904F4"/>
    <w:rsid w:val="003920B2"/>
    <w:rsid w:val="003A254E"/>
    <w:rsid w:val="003A32AF"/>
    <w:rsid w:val="003A4BAE"/>
    <w:rsid w:val="003A666D"/>
    <w:rsid w:val="003B2775"/>
    <w:rsid w:val="003B3094"/>
    <w:rsid w:val="003B7C18"/>
    <w:rsid w:val="003C0875"/>
    <w:rsid w:val="003C2334"/>
    <w:rsid w:val="003C4F52"/>
    <w:rsid w:val="003D2B4C"/>
    <w:rsid w:val="003D406F"/>
    <w:rsid w:val="003D45C8"/>
    <w:rsid w:val="003D6277"/>
    <w:rsid w:val="003E1E4A"/>
    <w:rsid w:val="003E38FC"/>
    <w:rsid w:val="003E4775"/>
    <w:rsid w:val="003E5E0F"/>
    <w:rsid w:val="003E6B42"/>
    <w:rsid w:val="003E7AB5"/>
    <w:rsid w:val="003E7B5C"/>
    <w:rsid w:val="003F2861"/>
    <w:rsid w:val="003F3AAB"/>
    <w:rsid w:val="003F49FC"/>
    <w:rsid w:val="003F735A"/>
    <w:rsid w:val="00401A81"/>
    <w:rsid w:val="00402178"/>
    <w:rsid w:val="004024F5"/>
    <w:rsid w:val="004033B1"/>
    <w:rsid w:val="00403512"/>
    <w:rsid w:val="00406C2D"/>
    <w:rsid w:val="004160ED"/>
    <w:rsid w:val="004178EA"/>
    <w:rsid w:val="004204D6"/>
    <w:rsid w:val="00420A5A"/>
    <w:rsid w:val="00421930"/>
    <w:rsid w:val="0042321F"/>
    <w:rsid w:val="00423509"/>
    <w:rsid w:val="00425B87"/>
    <w:rsid w:val="00426182"/>
    <w:rsid w:val="00430F6D"/>
    <w:rsid w:val="004311F7"/>
    <w:rsid w:val="004326FA"/>
    <w:rsid w:val="00433821"/>
    <w:rsid w:val="00434AA4"/>
    <w:rsid w:val="0043716B"/>
    <w:rsid w:val="004402B7"/>
    <w:rsid w:val="00442572"/>
    <w:rsid w:val="004433C2"/>
    <w:rsid w:val="004454D4"/>
    <w:rsid w:val="004465BF"/>
    <w:rsid w:val="00451B81"/>
    <w:rsid w:val="00452153"/>
    <w:rsid w:val="00452F85"/>
    <w:rsid w:val="00456DBD"/>
    <w:rsid w:val="0046535D"/>
    <w:rsid w:val="00474E15"/>
    <w:rsid w:val="004766A7"/>
    <w:rsid w:val="00476F34"/>
    <w:rsid w:val="00482F64"/>
    <w:rsid w:val="00483173"/>
    <w:rsid w:val="00494051"/>
    <w:rsid w:val="00497A1E"/>
    <w:rsid w:val="004A03EF"/>
    <w:rsid w:val="004A08D2"/>
    <w:rsid w:val="004A6BDA"/>
    <w:rsid w:val="004B0366"/>
    <w:rsid w:val="004B17F9"/>
    <w:rsid w:val="004B1EF0"/>
    <w:rsid w:val="004B1F97"/>
    <w:rsid w:val="004B2E6D"/>
    <w:rsid w:val="004B4DC9"/>
    <w:rsid w:val="004B5779"/>
    <w:rsid w:val="004B59D5"/>
    <w:rsid w:val="004C2DF0"/>
    <w:rsid w:val="004C3BFE"/>
    <w:rsid w:val="004C5F09"/>
    <w:rsid w:val="004D0288"/>
    <w:rsid w:val="004D1A87"/>
    <w:rsid w:val="004D1F1C"/>
    <w:rsid w:val="004D5765"/>
    <w:rsid w:val="004E189E"/>
    <w:rsid w:val="004E1B5C"/>
    <w:rsid w:val="004E35E4"/>
    <w:rsid w:val="004F0028"/>
    <w:rsid w:val="00501FF3"/>
    <w:rsid w:val="00504ACA"/>
    <w:rsid w:val="0050686A"/>
    <w:rsid w:val="005128C2"/>
    <w:rsid w:val="00515684"/>
    <w:rsid w:val="00516156"/>
    <w:rsid w:val="00520D74"/>
    <w:rsid w:val="0052150D"/>
    <w:rsid w:val="00524CFF"/>
    <w:rsid w:val="005257E3"/>
    <w:rsid w:val="00526140"/>
    <w:rsid w:val="005264C8"/>
    <w:rsid w:val="00530096"/>
    <w:rsid w:val="00532CC9"/>
    <w:rsid w:val="005345F7"/>
    <w:rsid w:val="00534836"/>
    <w:rsid w:val="00534BED"/>
    <w:rsid w:val="00535409"/>
    <w:rsid w:val="0053612D"/>
    <w:rsid w:val="005417A1"/>
    <w:rsid w:val="0054287F"/>
    <w:rsid w:val="00543FC5"/>
    <w:rsid w:val="0054437F"/>
    <w:rsid w:val="0054512B"/>
    <w:rsid w:val="00545B81"/>
    <w:rsid w:val="00547E0A"/>
    <w:rsid w:val="0055032D"/>
    <w:rsid w:val="005521EF"/>
    <w:rsid w:val="0055228B"/>
    <w:rsid w:val="005549E0"/>
    <w:rsid w:val="005608EA"/>
    <w:rsid w:val="00561796"/>
    <w:rsid w:val="00563C8D"/>
    <w:rsid w:val="00564415"/>
    <w:rsid w:val="0056650C"/>
    <w:rsid w:val="0056749C"/>
    <w:rsid w:val="005739E8"/>
    <w:rsid w:val="00575DB1"/>
    <w:rsid w:val="00576427"/>
    <w:rsid w:val="00583BD6"/>
    <w:rsid w:val="00583F90"/>
    <w:rsid w:val="00586AC0"/>
    <w:rsid w:val="00595743"/>
    <w:rsid w:val="00597EB7"/>
    <w:rsid w:val="00597FED"/>
    <w:rsid w:val="005A2FF6"/>
    <w:rsid w:val="005B1EC8"/>
    <w:rsid w:val="005B391C"/>
    <w:rsid w:val="005C113C"/>
    <w:rsid w:val="005C40C9"/>
    <w:rsid w:val="005C44EA"/>
    <w:rsid w:val="005C6A75"/>
    <w:rsid w:val="005C73A4"/>
    <w:rsid w:val="005D4652"/>
    <w:rsid w:val="005D48D9"/>
    <w:rsid w:val="005D5BA2"/>
    <w:rsid w:val="005E39AA"/>
    <w:rsid w:val="005E6DAB"/>
    <w:rsid w:val="005F7591"/>
    <w:rsid w:val="00600B1F"/>
    <w:rsid w:val="006021CE"/>
    <w:rsid w:val="00613478"/>
    <w:rsid w:val="00616E31"/>
    <w:rsid w:val="00617B25"/>
    <w:rsid w:val="00624516"/>
    <w:rsid w:val="006247D6"/>
    <w:rsid w:val="0062768B"/>
    <w:rsid w:val="0063034F"/>
    <w:rsid w:val="00630377"/>
    <w:rsid w:val="00635690"/>
    <w:rsid w:val="00635693"/>
    <w:rsid w:val="00637D04"/>
    <w:rsid w:val="00646167"/>
    <w:rsid w:val="00650358"/>
    <w:rsid w:val="00660938"/>
    <w:rsid w:val="00661374"/>
    <w:rsid w:val="00662DB7"/>
    <w:rsid w:val="00663A9C"/>
    <w:rsid w:val="00665E02"/>
    <w:rsid w:val="006760C8"/>
    <w:rsid w:val="0067797B"/>
    <w:rsid w:val="00677FF2"/>
    <w:rsid w:val="006844C2"/>
    <w:rsid w:val="00686D21"/>
    <w:rsid w:val="006919E9"/>
    <w:rsid w:val="00694E2A"/>
    <w:rsid w:val="00696136"/>
    <w:rsid w:val="00697815"/>
    <w:rsid w:val="006A0A96"/>
    <w:rsid w:val="006A5D40"/>
    <w:rsid w:val="006B12B1"/>
    <w:rsid w:val="006B2170"/>
    <w:rsid w:val="006B4D02"/>
    <w:rsid w:val="006B6F40"/>
    <w:rsid w:val="006B7450"/>
    <w:rsid w:val="006C12F9"/>
    <w:rsid w:val="006C6D81"/>
    <w:rsid w:val="006C7DCA"/>
    <w:rsid w:val="006D3DF5"/>
    <w:rsid w:val="006D5498"/>
    <w:rsid w:val="006D6150"/>
    <w:rsid w:val="006D6792"/>
    <w:rsid w:val="006E3922"/>
    <w:rsid w:val="006E4435"/>
    <w:rsid w:val="006E5F11"/>
    <w:rsid w:val="006E7390"/>
    <w:rsid w:val="006E7C98"/>
    <w:rsid w:val="006F3E39"/>
    <w:rsid w:val="006F5F09"/>
    <w:rsid w:val="006F7B27"/>
    <w:rsid w:val="007062DE"/>
    <w:rsid w:val="0071193F"/>
    <w:rsid w:val="00714A38"/>
    <w:rsid w:val="00714C92"/>
    <w:rsid w:val="00714D2E"/>
    <w:rsid w:val="00715F87"/>
    <w:rsid w:val="0072080B"/>
    <w:rsid w:val="00722A82"/>
    <w:rsid w:val="00723977"/>
    <w:rsid w:val="0072423F"/>
    <w:rsid w:val="007252C2"/>
    <w:rsid w:val="00736743"/>
    <w:rsid w:val="00743961"/>
    <w:rsid w:val="00743D9D"/>
    <w:rsid w:val="007457C1"/>
    <w:rsid w:val="00746BA6"/>
    <w:rsid w:val="00747CAB"/>
    <w:rsid w:val="00752FC5"/>
    <w:rsid w:val="00755BC6"/>
    <w:rsid w:val="00761B5F"/>
    <w:rsid w:val="00762205"/>
    <w:rsid w:val="00762563"/>
    <w:rsid w:val="00767BC0"/>
    <w:rsid w:val="00767C9E"/>
    <w:rsid w:val="007708C7"/>
    <w:rsid w:val="00774B2E"/>
    <w:rsid w:val="00775832"/>
    <w:rsid w:val="0078160E"/>
    <w:rsid w:val="00782796"/>
    <w:rsid w:val="0078466B"/>
    <w:rsid w:val="00786E3E"/>
    <w:rsid w:val="00791810"/>
    <w:rsid w:val="00792776"/>
    <w:rsid w:val="00793DAD"/>
    <w:rsid w:val="00794CB0"/>
    <w:rsid w:val="00795CA1"/>
    <w:rsid w:val="007A03EE"/>
    <w:rsid w:val="007A2565"/>
    <w:rsid w:val="007A3772"/>
    <w:rsid w:val="007A5E11"/>
    <w:rsid w:val="007A6890"/>
    <w:rsid w:val="007B0129"/>
    <w:rsid w:val="007B0716"/>
    <w:rsid w:val="007B18FC"/>
    <w:rsid w:val="007B490C"/>
    <w:rsid w:val="007B666A"/>
    <w:rsid w:val="007D381E"/>
    <w:rsid w:val="007D6D46"/>
    <w:rsid w:val="007D7A48"/>
    <w:rsid w:val="007F0B4B"/>
    <w:rsid w:val="007F1EF4"/>
    <w:rsid w:val="007F3A28"/>
    <w:rsid w:val="008013A0"/>
    <w:rsid w:val="00803B77"/>
    <w:rsid w:val="00804CE4"/>
    <w:rsid w:val="00805F7D"/>
    <w:rsid w:val="00807E7F"/>
    <w:rsid w:val="00810272"/>
    <w:rsid w:val="00811466"/>
    <w:rsid w:val="00811CED"/>
    <w:rsid w:val="00813B22"/>
    <w:rsid w:val="00814678"/>
    <w:rsid w:val="00814754"/>
    <w:rsid w:val="00814CD5"/>
    <w:rsid w:val="0081519B"/>
    <w:rsid w:val="00815AF4"/>
    <w:rsid w:val="00816A1A"/>
    <w:rsid w:val="00820401"/>
    <w:rsid w:val="00826415"/>
    <w:rsid w:val="008336A5"/>
    <w:rsid w:val="008374C8"/>
    <w:rsid w:val="00840342"/>
    <w:rsid w:val="00843773"/>
    <w:rsid w:val="00845CC0"/>
    <w:rsid w:val="00847858"/>
    <w:rsid w:val="00850A4A"/>
    <w:rsid w:val="00851E3C"/>
    <w:rsid w:val="008541DB"/>
    <w:rsid w:val="00862F02"/>
    <w:rsid w:val="008661B6"/>
    <w:rsid w:val="0086746E"/>
    <w:rsid w:val="00870363"/>
    <w:rsid w:val="008703C8"/>
    <w:rsid w:val="00872423"/>
    <w:rsid w:val="0087279D"/>
    <w:rsid w:val="00872924"/>
    <w:rsid w:val="0087616B"/>
    <w:rsid w:val="00881EB3"/>
    <w:rsid w:val="008839E8"/>
    <w:rsid w:val="008876E9"/>
    <w:rsid w:val="00891C44"/>
    <w:rsid w:val="00891DE9"/>
    <w:rsid w:val="00893F72"/>
    <w:rsid w:val="008953F9"/>
    <w:rsid w:val="00896BAF"/>
    <w:rsid w:val="008A0089"/>
    <w:rsid w:val="008A0C67"/>
    <w:rsid w:val="008A10FE"/>
    <w:rsid w:val="008A4EE6"/>
    <w:rsid w:val="008A63F0"/>
    <w:rsid w:val="008A65F7"/>
    <w:rsid w:val="008B195E"/>
    <w:rsid w:val="008B1990"/>
    <w:rsid w:val="008C2BA5"/>
    <w:rsid w:val="008C4156"/>
    <w:rsid w:val="008C4391"/>
    <w:rsid w:val="008C5857"/>
    <w:rsid w:val="008D1BBA"/>
    <w:rsid w:val="008D4D6C"/>
    <w:rsid w:val="008D57EA"/>
    <w:rsid w:val="008D6C04"/>
    <w:rsid w:val="008D70F0"/>
    <w:rsid w:val="008D7E00"/>
    <w:rsid w:val="008E27E7"/>
    <w:rsid w:val="008E5BA0"/>
    <w:rsid w:val="008E749B"/>
    <w:rsid w:val="008F0B3A"/>
    <w:rsid w:val="008F4B2E"/>
    <w:rsid w:val="009018D2"/>
    <w:rsid w:val="00902F03"/>
    <w:rsid w:val="009116A9"/>
    <w:rsid w:val="00911C17"/>
    <w:rsid w:val="0091456D"/>
    <w:rsid w:val="00915962"/>
    <w:rsid w:val="00916E2D"/>
    <w:rsid w:val="00917531"/>
    <w:rsid w:val="00923916"/>
    <w:rsid w:val="0092534C"/>
    <w:rsid w:val="00930A85"/>
    <w:rsid w:val="00932792"/>
    <w:rsid w:val="00932FF8"/>
    <w:rsid w:val="009331D9"/>
    <w:rsid w:val="00933F18"/>
    <w:rsid w:val="00934C43"/>
    <w:rsid w:val="00937E97"/>
    <w:rsid w:val="009403BB"/>
    <w:rsid w:val="00940F1C"/>
    <w:rsid w:val="00944D44"/>
    <w:rsid w:val="00945A54"/>
    <w:rsid w:val="009474C8"/>
    <w:rsid w:val="00947629"/>
    <w:rsid w:val="009504AA"/>
    <w:rsid w:val="00950E99"/>
    <w:rsid w:val="0095245A"/>
    <w:rsid w:val="00953E85"/>
    <w:rsid w:val="009552DA"/>
    <w:rsid w:val="0096152B"/>
    <w:rsid w:val="00962AA6"/>
    <w:rsid w:val="00963DD7"/>
    <w:rsid w:val="00964582"/>
    <w:rsid w:val="0096615E"/>
    <w:rsid w:val="0097018D"/>
    <w:rsid w:val="009740BF"/>
    <w:rsid w:val="00974AE5"/>
    <w:rsid w:val="009751DC"/>
    <w:rsid w:val="00976C94"/>
    <w:rsid w:val="009802C0"/>
    <w:rsid w:val="00982151"/>
    <w:rsid w:val="00983E62"/>
    <w:rsid w:val="00983F2C"/>
    <w:rsid w:val="00984285"/>
    <w:rsid w:val="00985197"/>
    <w:rsid w:val="0098741E"/>
    <w:rsid w:val="00990058"/>
    <w:rsid w:val="00994705"/>
    <w:rsid w:val="009A1AE9"/>
    <w:rsid w:val="009A4E8D"/>
    <w:rsid w:val="009A7F4C"/>
    <w:rsid w:val="009B23F8"/>
    <w:rsid w:val="009B28F3"/>
    <w:rsid w:val="009B3F91"/>
    <w:rsid w:val="009C400C"/>
    <w:rsid w:val="009C5A4C"/>
    <w:rsid w:val="009C6499"/>
    <w:rsid w:val="009D23A0"/>
    <w:rsid w:val="009D31CA"/>
    <w:rsid w:val="009D4EBF"/>
    <w:rsid w:val="009E2297"/>
    <w:rsid w:val="009E383E"/>
    <w:rsid w:val="009E3AC8"/>
    <w:rsid w:val="009E704E"/>
    <w:rsid w:val="009F3792"/>
    <w:rsid w:val="009F46DD"/>
    <w:rsid w:val="009F6A2D"/>
    <w:rsid w:val="00A00082"/>
    <w:rsid w:val="00A0011C"/>
    <w:rsid w:val="00A019B8"/>
    <w:rsid w:val="00A02CFA"/>
    <w:rsid w:val="00A05C4A"/>
    <w:rsid w:val="00A0721E"/>
    <w:rsid w:val="00A1147B"/>
    <w:rsid w:val="00A1187E"/>
    <w:rsid w:val="00A134DA"/>
    <w:rsid w:val="00A14353"/>
    <w:rsid w:val="00A15694"/>
    <w:rsid w:val="00A15F77"/>
    <w:rsid w:val="00A242E5"/>
    <w:rsid w:val="00A307B7"/>
    <w:rsid w:val="00A31342"/>
    <w:rsid w:val="00A343D0"/>
    <w:rsid w:val="00A35770"/>
    <w:rsid w:val="00A400C8"/>
    <w:rsid w:val="00A50E68"/>
    <w:rsid w:val="00A5191D"/>
    <w:rsid w:val="00A53326"/>
    <w:rsid w:val="00A53790"/>
    <w:rsid w:val="00A54CF7"/>
    <w:rsid w:val="00A55CE2"/>
    <w:rsid w:val="00A66056"/>
    <w:rsid w:val="00A736A1"/>
    <w:rsid w:val="00A76506"/>
    <w:rsid w:val="00A77E64"/>
    <w:rsid w:val="00A8393A"/>
    <w:rsid w:val="00A86341"/>
    <w:rsid w:val="00A86F7C"/>
    <w:rsid w:val="00A942B5"/>
    <w:rsid w:val="00A94929"/>
    <w:rsid w:val="00AA3D29"/>
    <w:rsid w:val="00AA4CD0"/>
    <w:rsid w:val="00AB6DED"/>
    <w:rsid w:val="00AC0368"/>
    <w:rsid w:val="00AC0409"/>
    <w:rsid w:val="00AC240B"/>
    <w:rsid w:val="00AC40DF"/>
    <w:rsid w:val="00AC5A10"/>
    <w:rsid w:val="00AD21DE"/>
    <w:rsid w:val="00AD2CE0"/>
    <w:rsid w:val="00AD3346"/>
    <w:rsid w:val="00AE07D3"/>
    <w:rsid w:val="00AE1A74"/>
    <w:rsid w:val="00AE361E"/>
    <w:rsid w:val="00AE4770"/>
    <w:rsid w:val="00AE5F85"/>
    <w:rsid w:val="00AF07CC"/>
    <w:rsid w:val="00AF18E9"/>
    <w:rsid w:val="00AF29B7"/>
    <w:rsid w:val="00AF798F"/>
    <w:rsid w:val="00B00B34"/>
    <w:rsid w:val="00B0514F"/>
    <w:rsid w:val="00B055F7"/>
    <w:rsid w:val="00B11643"/>
    <w:rsid w:val="00B1407D"/>
    <w:rsid w:val="00B14AC1"/>
    <w:rsid w:val="00B14EF5"/>
    <w:rsid w:val="00B155A0"/>
    <w:rsid w:val="00B15C64"/>
    <w:rsid w:val="00B1769B"/>
    <w:rsid w:val="00B2121C"/>
    <w:rsid w:val="00B222B3"/>
    <w:rsid w:val="00B24BB1"/>
    <w:rsid w:val="00B24F47"/>
    <w:rsid w:val="00B31A00"/>
    <w:rsid w:val="00B321C5"/>
    <w:rsid w:val="00B32DEF"/>
    <w:rsid w:val="00B37643"/>
    <w:rsid w:val="00B40FBC"/>
    <w:rsid w:val="00B42C37"/>
    <w:rsid w:val="00B437A1"/>
    <w:rsid w:val="00B45E1B"/>
    <w:rsid w:val="00B46722"/>
    <w:rsid w:val="00B52040"/>
    <w:rsid w:val="00B53DD5"/>
    <w:rsid w:val="00B54C32"/>
    <w:rsid w:val="00B56ED7"/>
    <w:rsid w:val="00B57889"/>
    <w:rsid w:val="00B57A84"/>
    <w:rsid w:val="00B62492"/>
    <w:rsid w:val="00B62AA4"/>
    <w:rsid w:val="00B6734E"/>
    <w:rsid w:val="00B7111D"/>
    <w:rsid w:val="00B728D0"/>
    <w:rsid w:val="00B7324C"/>
    <w:rsid w:val="00B75505"/>
    <w:rsid w:val="00B7605C"/>
    <w:rsid w:val="00B80C89"/>
    <w:rsid w:val="00B81053"/>
    <w:rsid w:val="00B86F8F"/>
    <w:rsid w:val="00B92419"/>
    <w:rsid w:val="00B9386F"/>
    <w:rsid w:val="00B939A8"/>
    <w:rsid w:val="00BA1EB3"/>
    <w:rsid w:val="00BA779E"/>
    <w:rsid w:val="00BB7F40"/>
    <w:rsid w:val="00BC27B8"/>
    <w:rsid w:val="00BC2B9E"/>
    <w:rsid w:val="00BC4794"/>
    <w:rsid w:val="00BD2BF4"/>
    <w:rsid w:val="00BD2C2D"/>
    <w:rsid w:val="00BD35D7"/>
    <w:rsid w:val="00BD4C8D"/>
    <w:rsid w:val="00BD667F"/>
    <w:rsid w:val="00BD687E"/>
    <w:rsid w:val="00BD7180"/>
    <w:rsid w:val="00BE3C6A"/>
    <w:rsid w:val="00BE3EE0"/>
    <w:rsid w:val="00BE7284"/>
    <w:rsid w:val="00BE79E9"/>
    <w:rsid w:val="00BF0583"/>
    <w:rsid w:val="00BF0EB5"/>
    <w:rsid w:val="00BF7EB2"/>
    <w:rsid w:val="00C041F1"/>
    <w:rsid w:val="00C06923"/>
    <w:rsid w:val="00C14774"/>
    <w:rsid w:val="00C1579C"/>
    <w:rsid w:val="00C159D0"/>
    <w:rsid w:val="00C17721"/>
    <w:rsid w:val="00C20591"/>
    <w:rsid w:val="00C20697"/>
    <w:rsid w:val="00C22748"/>
    <w:rsid w:val="00C22F23"/>
    <w:rsid w:val="00C23794"/>
    <w:rsid w:val="00C33769"/>
    <w:rsid w:val="00C34395"/>
    <w:rsid w:val="00C3556B"/>
    <w:rsid w:val="00C35669"/>
    <w:rsid w:val="00C41869"/>
    <w:rsid w:val="00C41C9F"/>
    <w:rsid w:val="00C42F66"/>
    <w:rsid w:val="00C4332E"/>
    <w:rsid w:val="00C439E0"/>
    <w:rsid w:val="00C50B53"/>
    <w:rsid w:val="00C53314"/>
    <w:rsid w:val="00C60857"/>
    <w:rsid w:val="00C70FB3"/>
    <w:rsid w:val="00C71382"/>
    <w:rsid w:val="00C724CD"/>
    <w:rsid w:val="00C74FF5"/>
    <w:rsid w:val="00C8094D"/>
    <w:rsid w:val="00C834D7"/>
    <w:rsid w:val="00C83B4B"/>
    <w:rsid w:val="00C8552B"/>
    <w:rsid w:val="00C92BD8"/>
    <w:rsid w:val="00C938E3"/>
    <w:rsid w:val="00C95383"/>
    <w:rsid w:val="00C95A55"/>
    <w:rsid w:val="00C965FD"/>
    <w:rsid w:val="00CA0A2C"/>
    <w:rsid w:val="00CA7A8F"/>
    <w:rsid w:val="00CB25CC"/>
    <w:rsid w:val="00CB2F72"/>
    <w:rsid w:val="00CC2BAA"/>
    <w:rsid w:val="00CC2D42"/>
    <w:rsid w:val="00CC4693"/>
    <w:rsid w:val="00CC5C07"/>
    <w:rsid w:val="00CD2E04"/>
    <w:rsid w:val="00CD3396"/>
    <w:rsid w:val="00CD3ED1"/>
    <w:rsid w:val="00CD5E4C"/>
    <w:rsid w:val="00CD6279"/>
    <w:rsid w:val="00CD7968"/>
    <w:rsid w:val="00CE4CE5"/>
    <w:rsid w:val="00CE6B97"/>
    <w:rsid w:val="00CE7D52"/>
    <w:rsid w:val="00CF0741"/>
    <w:rsid w:val="00CF2968"/>
    <w:rsid w:val="00CF2A01"/>
    <w:rsid w:val="00CF3AF0"/>
    <w:rsid w:val="00CF48DA"/>
    <w:rsid w:val="00CF5453"/>
    <w:rsid w:val="00CF5689"/>
    <w:rsid w:val="00CF5984"/>
    <w:rsid w:val="00CF610F"/>
    <w:rsid w:val="00CF6986"/>
    <w:rsid w:val="00CF6B46"/>
    <w:rsid w:val="00CF6E58"/>
    <w:rsid w:val="00CF72BB"/>
    <w:rsid w:val="00CF7FB4"/>
    <w:rsid w:val="00D0014C"/>
    <w:rsid w:val="00D06BF7"/>
    <w:rsid w:val="00D147DD"/>
    <w:rsid w:val="00D14BB1"/>
    <w:rsid w:val="00D15619"/>
    <w:rsid w:val="00D16C54"/>
    <w:rsid w:val="00D20391"/>
    <w:rsid w:val="00D21932"/>
    <w:rsid w:val="00D273DC"/>
    <w:rsid w:val="00D3182D"/>
    <w:rsid w:val="00D33A1E"/>
    <w:rsid w:val="00D33E21"/>
    <w:rsid w:val="00D34E08"/>
    <w:rsid w:val="00D34F2B"/>
    <w:rsid w:val="00D35234"/>
    <w:rsid w:val="00D371D1"/>
    <w:rsid w:val="00D40929"/>
    <w:rsid w:val="00D40978"/>
    <w:rsid w:val="00D4304E"/>
    <w:rsid w:val="00D43445"/>
    <w:rsid w:val="00D44591"/>
    <w:rsid w:val="00D47DE8"/>
    <w:rsid w:val="00D50E4C"/>
    <w:rsid w:val="00D531EB"/>
    <w:rsid w:val="00D56681"/>
    <w:rsid w:val="00D578C0"/>
    <w:rsid w:val="00D57FA8"/>
    <w:rsid w:val="00D60CAE"/>
    <w:rsid w:val="00D64C3B"/>
    <w:rsid w:val="00D67A46"/>
    <w:rsid w:val="00D72B9C"/>
    <w:rsid w:val="00D75A86"/>
    <w:rsid w:val="00D80277"/>
    <w:rsid w:val="00D82CED"/>
    <w:rsid w:val="00D84B40"/>
    <w:rsid w:val="00D86E11"/>
    <w:rsid w:val="00D925FC"/>
    <w:rsid w:val="00D978EF"/>
    <w:rsid w:val="00DA2EF5"/>
    <w:rsid w:val="00DA3B85"/>
    <w:rsid w:val="00DA5B9D"/>
    <w:rsid w:val="00DA60EF"/>
    <w:rsid w:val="00DB2D16"/>
    <w:rsid w:val="00DB46E1"/>
    <w:rsid w:val="00DB523F"/>
    <w:rsid w:val="00DB6E19"/>
    <w:rsid w:val="00DB6E40"/>
    <w:rsid w:val="00DC3663"/>
    <w:rsid w:val="00DC77DD"/>
    <w:rsid w:val="00DD0CB1"/>
    <w:rsid w:val="00DD364B"/>
    <w:rsid w:val="00DD443D"/>
    <w:rsid w:val="00DD4BD8"/>
    <w:rsid w:val="00DD684C"/>
    <w:rsid w:val="00DE00A1"/>
    <w:rsid w:val="00DE1C01"/>
    <w:rsid w:val="00DE673C"/>
    <w:rsid w:val="00DE6F73"/>
    <w:rsid w:val="00DF0888"/>
    <w:rsid w:val="00DF1232"/>
    <w:rsid w:val="00DF3A43"/>
    <w:rsid w:val="00DF5C2A"/>
    <w:rsid w:val="00E043C7"/>
    <w:rsid w:val="00E075CC"/>
    <w:rsid w:val="00E0767A"/>
    <w:rsid w:val="00E12B99"/>
    <w:rsid w:val="00E15338"/>
    <w:rsid w:val="00E1680E"/>
    <w:rsid w:val="00E16A37"/>
    <w:rsid w:val="00E16CB2"/>
    <w:rsid w:val="00E172ED"/>
    <w:rsid w:val="00E21F46"/>
    <w:rsid w:val="00E225B6"/>
    <w:rsid w:val="00E2271E"/>
    <w:rsid w:val="00E22AEB"/>
    <w:rsid w:val="00E22B5E"/>
    <w:rsid w:val="00E24D25"/>
    <w:rsid w:val="00E2544C"/>
    <w:rsid w:val="00E336F3"/>
    <w:rsid w:val="00E3633B"/>
    <w:rsid w:val="00E378C2"/>
    <w:rsid w:val="00E41E15"/>
    <w:rsid w:val="00E41F7B"/>
    <w:rsid w:val="00E52722"/>
    <w:rsid w:val="00E54F62"/>
    <w:rsid w:val="00E559F9"/>
    <w:rsid w:val="00E57066"/>
    <w:rsid w:val="00E57BF1"/>
    <w:rsid w:val="00E602AC"/>
    <w:rsid w:val="00E60E00"/>
    <w:rsid w:val="00E61F75"/>
    <w:rsid w:val="00E625E0"/>
    <w:rsid w:val="00E65083"/>
    <w:rsid w:val="00E729FC"/>
    <w:rsid w:val="00E732AD"/>
    <w:rsid w:val="00E73415"/>
    <w:rsid w:val="00E7477C"/>
    <w:rsid w:val="00E7633A"/>
    <w:rsid w:val="00E77450"/>
    <w:rsid w:val="00E8107C"/>
    <w:rsid w:val="00E820A4"/>
    <w:rsid w:val="00E84001"/>
    <w:rsid w:val="00E84896"/>
    <w:rsid w:val="00E912BF"/>
    <w:rsid w:val="00E9477A"/>
    <w:rsid w:val="00EA2757"/>
    <w:rsid w:val="00EA3A63"/>
    <w:rsid w:val="00EA5CEB"/>
    <w:rsid w:val="00EA7379"/>
    <w:rsid w:val="00EB0F69"/>
    <w:rsid w:val="00EB2204"/>
    <w:rsid w:val="00EB2F4C"/>
    <w:rsid w:val="00EB3FAE"/>
    <w:rsid w:val="00EB4165"/>
    <w:rsid w:val="00EC3678"/>
    <w:rsid w:val="00EC5BBD"/>
    <w:rsid w:val="00EC5BDB"/>
    <w:rsid w:val="00EC693C"/>
    <w:rsid w:val="00EC69D8"/>
    <w:rsid w:val="00ED5FFB"/>
    <w:rsid w:val="00EE1B30"/>
    <w:rsid w:val="00EE6108"/>
    <w:rsid w:val="00EF72BB"/>
    <w:rsid w:val="00F11A39"/>
    <w:rsid w:val="00F15AD7"/>
    <w:rsid w:val="00F16DCF"/>
    <w:rsid w:val="00F17086"/>
    <w:rsid w:val="00F17BBD"/>
    <w:rsid w:val="00F20839"/>
    <w:rsid w:val="00F21505"/>
    <w:rsid w:val="00F2190F"/>
    <w:rsid w:val="00F24D2F"/>
    <w:rsid w:val="00F35545"/>
    <w:rsid w:val="00F35744"/>
    <w:rsid w:val="00F35864"/>
    <w:rsid w:val="00F4071A"/>
    <w:rsid w:val="00F4258A"/>
    <w:rsid w:val="00F43738"/>
    <w:rsid w:val="00F476A9"/>
    <w:rsid w:val="00F47C1C"/>
    <w:rsid w:val="00F52DC2"/>
    <w:rsid w:val="00F53AF6"/>
    <w:rsid w:val="00F65B22"/>
    <w:rsid w:val="00F67E03"/>
    <w:rsid w:val="00F712B5"/>
    <w:rsid w:val="00F75149"/>
    <w:rsid w:val="00F80480"/>
    <w:rsid w:val="00F826FD"/>
    <w:rsid w:val="00F90823"/>
    <w:rsid w:val="00F90876"/>
    <w:rsid w:val="00F90AA9"/>
    <w:rsid w:val="00F934F7"/>
    <w:rsid w:val="00F95303"/>
    <w:rsid w:val="00F96F86"/>
    <w:rsid w:val="00FA0AED"/>
    <w:rsid w:val="00FA1091"/>
    <w:rsid w:val="00FA3517"/>
    <w:rsid w:val="00FA6087"/>
    <w:rsid w:val="00FB1EB5"/>
    <w:rsid w:val="00FB3585"/>
    <w:rsid w:val="00FB6A06"/>
    <w:rsid w:val="00FB7C91"/>
    <w:rsid w:val="00FC123C"/>
    <w:rsid w:val="00FC296C"/>
    <w:rsid w:val="00FC464C"/>
    <w:rsid w:val="00FD051A"/>
    <w:rsid w:val="00FD3373"/>
    <w:rsid w:val="00FD4D33"/>
    <w:rsid w:val="00FD5445"/>
    <w:rsid w:val="00FD6040"/>
    <w:rsid w:val="00FD7914"/>
    <w:rsid w:val="00FD7D09"/>
    <w:rsid w:val="00FE0355"/>
    <w:rsid w:val="00FF0F25"/>
    <w:rsid w:val="00FF166B"/>
    <w:rsid w:val="00FF22E3"/>
    <w:rsid w:val="00FF46CE"/>
    <w:rsid w:val="00FF5BED"/>
    <w:rsid w:val="00FF6A7F"/>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E7477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E747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3810093">
      <w:bodyDiv w:val="1"/>
      <w:marLeft w:val="0"/>
      <w:marRight w:val="0"/>
      <w:marTop w:val="0"/>
      <w:marBottom w:val="0"/>
      <w:divBdr>
        <w:top w:val="none" w:sz="0" w:space="0" w:color="auto"/>
        <w:left w:val="none" w:sz="0" w:space="0" w:color="auto"/>
        <w:bottom w:val="none" w:sz="0" w:space="0" w:color="auto"/>
        <w:right w:val="none" w:sz="0" w:space="0" w:color="auto"/>
      </w:divBdr>
      <w:divsChild>
        <w:div w:id="800414850">
          <w:marLeft w:val="0"/>
          <w:marRight w:val="0"/>
          <w:marTop w:val="195"/>
          <w:marBottom w:val="0"/>
          <w:divBdr>
            <w:top w:val="none" w:sz="0" w:space="0" w:color="auto"/>
            <w:left w:val="none" w:sz="0" w:space="0" w:color="auto"/>
            <w:bottom w:val="none" w:sz="0" w:space="0" w:color="auto"/>
            <w:right w:val="none" w:sz="0" w:space="0" w:color="auto"/>
          </w:divBdr>
        </w:div>
        <w:div w:id="498036779">
          <w:marLeft w:val="0"/>
          <w:marRight w:val="0"/>
          <w:marTop w:val="195"/>
          <w:marBottom w:val="0"/>
          <w:divBdr>
            <w:top w:val="none" w:sz="0" w:space="0" w:color="auto"/>
            <w:left w:val="none" w:sz="0" w:space="0" w:color="auto"/>
            <w:bottom w:val="none" w:sz="0" w:space="0" w:color="auto"/>
            <w:right w:val="none" w:sz="0" w:space="0" w:color="auto"/>
          </w:divBdr>
        </w:div>
        <w:div w:id="1384982032">
          <w:marLeft w:val="0"/>
          <w:marRight w:val="0"/>
          <w:marTop w:val="195"/>
          <w:marBottom w:val="0"/>
          <w:divBdr>
            <w:top w:val="none" w:sz="0" w:space="0" w:color="auto"/>
            <w:left w:val="none" w:sz="0" w:space="0" w:color="auto"/>
            <w:bottom w:val="none" w:sz="0" w:space="0" w:color="auto"/>
            <w:right w:val="none" w:sz="0" w:space="0" w:color="auto"/>
          </w:divBdr>
        </w:div>
        <w:div w:id="1328165923">
          <w:marLeft w:val="0"/>
          <w:marRight w:val="0"/>
          <w:marTop w:val="195"/>
          <w:marBottom w:val="0"/>
          <w:divBdr>
            <w:top w:val="none" w:sz="0" w:space="0" w:color="auto"/>
            <w:left w:val="none" w:sz="0" w:space="0" w:color="auto"/>
            <w:bottom w:val="none" w:sz="0" w:space="0" w:color="auto"/>
            <w:right w:val="none" w:sz="0" w:space="0" w:color="auto"/>
          </w:divBdr>
        </w:div>
        <w:div w:id="1280257359">
          <w:marLeft w:val="0"/>
          <w:marRight w:val="0"/>
          <w:marTop w:val="19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4E71F-64BE-4661-B994-C0AD3DCA6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74</Words>
  <Characters>954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3-30T12:15:00Z</dcterms:created>
  <dcterms:modified xsi:type="dcterms:W3CDTF">2019-03-3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93gV5XH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